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8F0B19" w14:textId="046A56FF" w:rsidR="002D1780" w:rsidRDefault="009664AD" w:rsidP="001D0777">
      <w:pPr>
        <w:spacing w:line="480" w:lineRule="auto"/>
        <w:contextualSpacing/>
      </w:pPr>
      <w:r>
        <w:t>Including</w:t>
      </w:r>
      <w:r w:rsidR="002D1780">
        <w:t xml:space="preserve"> ecosystem information in U.S. </w:t>
      </w:r>
      <w:r w:rsidR="00C4077D">
        <w:t xml:space="preserve">fishery </w:t>
      </w:r>
      <w:r>
        <w:t>stock a</w:t>
      </w:r>
      <w:r w:rsidR="002D1780">
        <w:t>ssessments</w:t>
      </w:r>
      <w:r w:rsidR="00C4077D">
        <w:t xml:space="preserve">: successes, </w:t>
      </w:r>
      <w:r>
        <w:t>challenges</w:t>
      </w:r>
      <w:r w:rsidR="00C4077D">
        <w:t xml:space="preserve">, </w:t>
      </w:r>
      <w:r w:rsidR="00ED576B">
        <w:t xml:space="preserve">and potential </w:t>
      </w:r>
      <w:r w:rsidR="00C4077D">
        <w:t>explanations</w:t>
      </w:r>
    </w:p>
    <w:p w14:paraId="19ACF9B8" w14:textId="58EB9C3C" w:rsidR="00C4077D" w:rsidRDefault="00C4077D" w:rsidP="001D0777">
      <w:pPr>
        <w:spacing w:line="480" w:lineRule="auto"/>
        <w:contextualSpacing/>
      </w:pPr>
      <w:r w:rsidRPr="00C4077D">
        <w:rPr>
          <w:b/>
        </w:rPr>
        <w:t>Authors</w:t>
      </w:r>
      <w:r>
        <w:t>:</w:t>
      </w:r>
    </w:p>
    <w:p w14:paraId="196F2BAF" w14:textId="6D0CCBA5" w:rsidR="00C4077D" w:rsidRDefault="00C4077D" w:rsidP="001D0777">
      <w:pPr>
        <w:spacing w:line="480" w:lineRule="auto"/>
        <w:contextualSpacing/>
      </w:pPr>
      <w:r>
        <w:t>Kristin N. Marshall</w:t>
      </w:r>
      <w:r w:rsidR="00BB72AC">
        <w:t xml:space="preserve">, Fishery Resource Analysis and Monitoring Division, Northwest Fisheries Science Center, National Marine Fisheries Service, National Oceanic and Atmospheric Administration, 2725 </w:t>
      </w:r>
      <w:proofErr w:type="spellStart"/>
      <w:r w:rsidR="00BB72AC">
        <w:t>Montlake</w:t>
      </w:r>
      <w:proofErr w:type="spellEnd"/>
      <w:r w:rsidR="00BB72AC">
        <w:t xml:space="preserve"> Blvd E., Seattle, WA 98112</w:t>
      </w:r>
    </w:p>
    <w:p w14:paraId="55D09803" w14:textId="4079C7F1" w:rsidR="00C4077D" w:rsidRDefault="00C4077D" w:rsidP="001D0777">
      <w:pPr>
        <w:spacing w:line="480" w:lineRule="auto"/>
        <w:contextualSpacing/>
      </w:pPr>
      <w:r>
        <w:t>Laura Koehn</w:t>
      </w:r>
      <w:r w:rsidR="00B05497">
        <w:t>, School of Aquatic and Fishery Sciences, University of Washington, Box 355020, Seattle, WA 98195</w:t>
      </w:r>
    </w:p>
    <w:p w14:paraId="61D58475" w14:textId="6C964736" w:rsidR="00C4077D" w:rsidRPr="00C4077D" w:rsidRDefault="00C4077D" w:rsidP="001D0777">
      <w:pPr>
        <w:spacing w:line="480" w:lineRule="auto"/>
        <w:contextualSpacing/>
      </w:pPr>
      <w:r>
        <w:t>Phillip S. Levin</w:t>
      </w:r>
      <w:r w:rsidR="00261D91">
        <w:t>, School of Environmental and Forest Sciences, University of Washington, Seattle, WA 98195, and The Nature Conservancy, Seattle, WA.</w:t>
      </w:r>
    </w:p>
    <w:p w14:paraId="1958E158" w14:textId="77777777" w:rsidR="00B05497" w:rsidRDefault="00C4077D" w:rsidP="00B05497">
      <w:pPr>
        <w:spacing w:line="480" w:lineRule="auto"/>
        <w:contextualSpacing/>
      </w:pPr>
      <w:r>
        <w:t>Timothy Essington</w:t>
      </w:r>
      <w:r w:rsidR="00B05497">
        <w:t>, School of Aquatic and Fishery Sciences, University of Washington, Box 355020, Seattle, WA 98195</w:t>
      </w:r>
    </w:p>
    <w:p w14:paraId="7BC46ABF" w14:textId="2FFACF21" w:rsidR="00ED576B" w:rsidRDefault="00ED576B" w:rsidP="00ED576B">
      <w:pPr>
        <w:spacing w:line="480" w:lineRule="auto"/>
        <w:contextualSpacing/>
      </w:pPr>
      <w:r>
        <w:t xml:space="preserve">Olaf Jensen, Rutgers University, </w:t>
      </w:r>
    </w:p>
    <w:p w14:paraId="615F1589" w14:textId="77777777" w:rsidR="00ED576B" w:rsidRDefault="00ED576B" w:rsidP="00B05497">
      <w:pPr>
        <w:spacing w:line="480" w:lineRule="auto"/>
        <w:contextualSpacing/>
      </w:pPr>
    </w:p>
    <w:p w14:paraId="2FADCD15" w14:textId="37783368" w:rsidR="00C4077D" w:rsidRDefault="00C4077D" w:rsidP="001D0777">
      <w:pPr>
        <w:spacing w:line="480" w:lineRule="auto"/>
        <w:contextualSpacing/>
      </w:pPr>
    </w:p>
    <w:p w14:paraId="013E74CA" w14:textId="5E89C7AF" w:rsidR="00C4077D" w:rsidRDefault="00C4077D" w:rsidP="001D0777">
      <w:pPr>
        <w:spacing w:line="480" w:lineRule="auto"/>
        <w:contextualSpacing/>
      </w:pPr>
      <w:r>
        <w:t>Keywords: ecosystem-based fisheries management, stock assessment, ecosystem considerations</w:t>
      </w:r>
    </w:p>
    <w:p w14:paraId="2F179AF1" w14:textId="77777777" w:rsidR="00C4077D" w:rsidRDefault="00C4077D" w:rsidP="00BC2635">
      <w:pPr>
        <w:spacing w:line="480" w:lineRule="auto"/>
        <w:contextualSpacing/>
        <w:outlineLvl w:val="0"/>
        <w:rPr>
          <w:b/>
        </w:rPr>
      </w:pPr>
      <w:r w:rsidRPr="00C4077D">
        <w:rPr>
          <w:b/>
        </w:rPr>
        <w:t>Abstract</w:t>
      </w:r>
    </w:p>
    <w:p w14:paraId="43A8D949" w14:textId="4E230C3B" w:rsidR="003804AC" w:rsidRPr="00261D91" w:rsidRDefault="00F01E8B" w:rsidP="001D0777">
      <w:pPr>
        <w:spacing w:line="480" w:lineRule="auto"/>
        <w:contextualSpacing/>
      </w:pPr>
      <w:r>
        <w:t xml:space="preserve">The appetite for ecosystem-based fisheries management approaches has grown, but implementation </w:t>
      </w:r>
      <w:r w:rsidR="00265DA0">
        <w:t>remains</w:t>
      </w:r>
      <w:bookmarkStart w:id="0" w:name="_GoBack"/>
      <w:bookmarkEnd w:id="0"/>
      <w:r w:rsidR="00C76422">
        <w:t xml:space="preserve"> slow</w:t>
      </w:r>
      <w:r>
        <w:t xml:space="preserve">.  </w:t>
      </w:r>
      <w:r w:rsidR="003804AC">
        <w:t xml:space="preserve">Here, </w:t>
      </w:r>
      <w:r>
        <w:t>we synthesize progress towards implementing EBFM in the United Stat</w:t>
      </w:r>
      <w:r w:rsidR="009664AD">
        <w:t>es through one potential avenue</w:t>
      </w:r>
      <w:r>
        <w:t>: expanding fish stock assessments to include ecosystem considerations and interactions between species, fleets, and sectors.  W</w:t>
      </w:r>
      <w:r w:rsidR="003804AC">
        <w:t>e synthesized over 200 stock assessments and assessed how the stock assessment reports</w:t>
      </w:r>
      <w:r w:rsidR="0032166E">
        <w:t xml:space="preserve"> included information about </w:t>
      </w:r>
      <w:r w:rsidR="003804AC">
        <w:t>s</w:t>
      </w:r>
      <w:r>
        <w:t>ystem</w:t>
      </w:r>
      <w:r w:rsidR="0032166E">
        <w:t xml:space="preserve"> influences on the population</w:t>
      </w:r>
      <w:r>
        <w:t xml:space="preserve">.  Our goals were </w:t>
      </w:r>
      <w:r w:rsidR="003804AC">
        <w:t>to</w:t>
      </w:r>
      <w:r>
        <w:t>: 1)</w:t>
      </w:r>
      <w:r w:rsidR="003804AC">
        <w:t xml:space="preserve"> quantify how assessments </w:t>
      </w:r>
      <w:r w:rsidR="0032166E">
        <w:t xml:space="preserve">incorporated broader </w:t>
      </w:r>
      <w:r w:rsidR="009664AD">
        <w:t xml:space="preserve">system-level </w:t>
      </w:r>
      <w:r w:rsidR="0032166E">
        <w:t>considerations</w:t>
      </w:r>
      <w:r w:rsidR="00665554">
        <w:t>,</w:t>
      </w:r>
      <w:r w:rsidR="0032166E">
        <w:t xml:space="preserve"> </w:t>
      </w:r>
      <w:r w:rsidR="003804AC">
        <w:t>and</w:t>
      </w:r>
      <w:r>
        <w:t xml:space="preserve"> 2) </w:t>
      </w:r>
      <w:r w:rsidR="003804AC">
        <w:t xml:space="preserve">explore </w:t>
      </w:r>
      <w:r w:rsidR="006145F6">
        <w:t xml:space="preserve">factors that might contribute to the use of </w:t>
      </w:r>
      <w:r w:rsidR="009664AD">
        <w:t xml:space="preserve">system-level </w:t>
      </w:r>
      <w:r w:rsidR="003804AC">
        <w:t>information.</w:t>
      </w:r>
      <w:r>
        <w:t xml:space="preserve">  We found that including interactions among fishing fleets (technical interactions) was far more common than including </w:t>
      </w:r>
      <w:r w:rsidR="006145F6">
        <w:t>biophysical</w:t>
      </w:r>
      <w:r>
        <w:t xml:space="preserve"> (species, habitat, </w:t>
      </w:r>
      <w:r w:rsidR="006145F6">
        <w:t>climate</w:t>
      </w:r>
      <w:r>
        <w:t>) interactions</w:t>
      </w:r>
      <w:r w:rsidR="006145F6">
        <w:t xml:space="preserve"> in stock assessment models</w:t>
      </w:r>
      <w:r>
        <w:t xml:space="preserve">.  </w:t>
      </w:r>
      <w:r w:rsidR="006145F6">
        <w:t xml:space="preserve">Within the biophysical realm, including interactions with the physical environment (habitat, </w:t>
      </w:r>
      <w:r w:rsidR="006145F6">
        <w:lastRenderedPageBreak/>
        <w:t xml:space="preserve">climate) was occurred twice as often as including ecological interactions (predation). </w:t>
      </w:r>
      <w:r>
        <w:t>Many assessment reports included ecological in</w:t>
      </w:r>
      <w:r w:rsidR="006145F6">
        <w:t>teractions</w:t>
      </w:r>
      <w:r>
        <w:t xml:space="preserve"> as background or qualita</w:t>
      </w:r>
      <w:r w:rsidR="0032166E">
        <w:t>tive considerations</w:t>
      </w:r>
      <w:r>
        <w:t xml:space="preserve">, however.  </w:t>
      </w:r>
      <w:r w:rsidR="0032166E">
        <w:t>Our analyses suggested that whether the species was overfished (stock status)</w:t>
      </w:r>
      <w:r w:rsidR="005173B2">
        <w:t xml:space="preserve">, the availability of diet information, and life history </w:t>
      </w:r>
      <w:r w:rsidR="0032166E">
        <w:t>characteristics</w:t>
      </w:r>
      <w:r w:rsidR="005173B2">
        <w:t xml:space="preserve"> </w:t>
      </w:r>
      <w:r w:rsidR="0032166E">
        <w:t xml:space="preserve">may influence how and when broader considerations </w:t>
      </w:r>
      <w:r w:rsidR="005173B2">
        <w:t>w</w:t>
      </w:r>
      <w:r w:rsidR="0032166E">
        <w:t>ere</w:t>
      </w:r>
      <w:r w:rsidR="005173B2">
        <w:t xml:space="preserve"> included.  </w:t>
      </w:r>
      <w:r>
        <w:t xml:space="preserve">Our results </w:t>
      </w:r>
      <w:r w:rsidR="00723802">
        <w:t>demonstrate</w:t>
      </w:r>
      <w:r w:rsidR="005173B2">
        <w:t xml:space="preserve"> that significant progress has been made to expand single-species assessment and technical capacity exists</w:t>
      </w:r>
      <w:r w:rsidR="0032166E">
        <w:t xml:space="preserve"> </w:t>
      </w:r>
      <w:r w:rsidR="00887003">
        <w:t xml:space="preserve">to do so.  Continuing challenges are the availability of </w:t>
      </w:r>
      <w:r w:rsidR="00A50F99">
        <w:t xml:space="preserve">some types of </w:t>
      </w:r>
      <w:r w:rsidR="00887003">
        <w:t>data to support e</w:t>
      </w:r>
      <w:r w:rsidR="00304981">
        <w:t xml:space="preserve">xpanded stock assessments, and </w:t>
      </w:r>
      <w:r w:rsidR="006145F6">
        <w:t xml:space="preserve">guidance on </w:t>
      </w:r>
      <w:r w:rsidR="00304981">
        <w:t xml:space="preserve">best practices </w:t>
      </w:r>
      <w:r w:rsidR="006145F6">
        <w:t xml:space="preserve">for the prioritization of when and how biophysical information should be considered. </w:t>
      </w:r>
    </w:p>
    <w:p w14:paraId="16CB166B" w14:textId="77777777" w:rsidR="00C4077D" w:rsidRDefault="00C4077D" w:rsidP="00BC2635">
      <w:pPr>
        <w:spacing w:line="480" w:lineRule="auto"/>
        <w:contextualSpacing/>
        <w:outlineLvl w:val="0"/>
        <w:rPr>
          <w:b/>
        </w:rPr>
      </w:pPr>
      <w:r>
        <w:rPr>
          <w:b/>
        </w:rPr>
        <w:t>Introduction</w:t>
      </w:r>
    </w:p>
    <w:p w14:paraId="61720755" w14:textId="57ECCDF6" w:rsidR="005D0FB5" w:rsidRDefault="00C4077D" w:rsidP="008C226F">
      <w:pPr>
        <w:spacing w:line="480" w:lineRule="auto"/>
        <w:ind w:firstLine="720"/>
        <w:contextualSpacing/>
      </w:pPr>
      <w:r>
        <w:t xml:space="preserve">Over the past several decades, </w:t>
      </w:r>
      <w:r w:rsidR="00B05497">
        <w:t xml:space="preserve">support for </w:t>
      </w:r>
      <w:r>
        <w:t xml:space="preserve">ecosystem-based fisheries management has </w:t>
      </w:r>
      <w:r w:rsidR="00B05497">
        <w:t>grown</w:t>
      </w:r>
      <w:r>
        <w:t xml:space="preserve"> a</w:t>
      </w:r>
      <w:r w:rsidR="00B05497">
        <w:t xml:space="preserve">long with recognition of </w:t>
      </w:r>
      <w:r w:rsidR="00F477AE">
        <w:t xml:space="preserve">the </w:t>
      </w:r>
      <w:r w:rsidR="008C226F">
        <w:t>multidimensional</w:t>
      </w:r>
      <w:r w:rsidR="0047380F">
        <w:t xml:space="preserve"> context </w:t>
      </w:r>
      <w:r w:rsidR="008C226F">
        <w:t>surrounding</w:t>
      </w:r>
      <w:r w:rsidR="0047380F">
        <w:t xml:space="preserve"> </w:t>
      </w:r>
      <w:r>
        <w:t xml:space="preserve">fisheries.  </w:t>
      </w:r>
      <w:r w:rsidR="002B3005">
        <w:t>Management bodies a</w:t>
      </w:r>
      <w:r w:rsidR="00B05497">
        <w:t>round the world</w:t>
      </w:r>
      <w:r w:rsidR="002B3005">
        <w:t xml:space="preserve"> have</w:t>
      </w:r>
      <w:r w:rsidR="00B05497">
        <w:t xml:space="preserve"> </w:t>
      </w:r>
      <w:r w:rsidR="002B3005">
        <w:t>developed</w:t>
      </w:r>
      <w:r w:rsidR="008C226F">
        <w:t xml:space="preserve"> frameworks and policies that broaden </w:t>
      </w:r>
      <w:r w:rsidR="002B3005">
        <w:t xml:space="preserve">considerations </w:t>
      </w:r>
      <w:r w:rsidR="008C226F">
        <w:t xml:space="preserve">in </w:t>
      </w:r>
      <w:r w:rsidR="002B3005">
        <w:t>fisheries management decisions</w:t>
      </w:r>
      <w:r w:rsidR="008C226F">
        <w:t xml:space="preserve"> to include the human and biophysical systems in which fisheries operate</w:t>
      </w:r>
      <w:r w:rsidR="0011211F">
        <w:t xml:space="preserve"> </w:t>
      </w:r>
      <w:r w:rsidR="00CA2F7C">
        <w:fldChar w:fldCharType="begin"/>
      </w:r>
      <w:r w:rsidR="00ED576B">
        <w:instrText xml:space="preserve"> ADDIN ZOTERO_ITEM CSL_CITATION {"citationID":"NJFXbKXh","properties":{"formattedCitation":"(NOAA 2016; FAO 2003; Directive 2008)","plainCitation":"(NOAA 2016; FAO 2003; Directive 2008)"},"citationItems":[{"id":3472,"uris":["http://zotero.org/users/1951115/items/CSEE5BRE"],"uri":["http://zotero.org/users/1951115/items/CSEE5BRE"],"itemData":{"id":3472,"type":"article","title":"NOAA Fisheries ecosystem-based fisheries management road map","URL":"https://www.st.nmfs.noaa.gov/ecosystems/ebfm/creating-an-ebfm-management-policy","author":[{"family":"NOAA","given":""}],"issued":{"date-parts":[["2016"]]}}},{"id":261,"uris":["http://zotero.org/users/1951115/items/JTTE9FZ9"],"uri":["http://zotero.org/users/1951115/items/JTTE9FZ9"],"itemData":{"id":261,"type":"report","title":"Fisheries Management. 2. The ecosystem approach to fisheries.","collection-title":"FAO Technical Guidelines for Responsible Fisheries","publisher-place":"Rome, Italy","event-place":"Rome, Italy","number":"4 Suppl. 2","author":[{"literal":"FAO"}],"issued":{"date-parts":[["2003"]]}}},{"id":6219,"uris":["http://zotero.org/users/1951115/items/8QMA9IFZ"],"uri":["http://zotero.org/users/1951115/items/8QMA9IFZ"],"itemData":{"id":6219,"type":"article-journal","title":"Directive 2008/56/EC of the European Parliament and of the Council of 17 June 2008 establishing a framework for community action in the field of marine environmental policy","container-title":"Official Journal of the European Union L","page":"19–40","volume":"164","source":"Google Scholar","author":[{"family":"Directive","given":"Marine Strategy Framework"}],"issued":{"date-parts":[["2008"]]}}}],"schema":"https://github.com/citation-style-language/schema/raw/master/csl-citation.json"} </w:instrText>
      </w:r>
      <w:r w:rsidR="00CA2F7C">
        <w:fldChar w:fldCharType="separate"/>
      </w:r>
      <w:r w:rsidR="0058349C">
        <w:rPr>
          <w:noProof/>
        </w:rPr>
        <w:t>(NOAA 2016; FAO 2003; Directive 2008)</w:t>
      </w:r>
      <w:r w:rsidR="00CA2F7C">
        <w:fldChar w:fldCharType="end"/>
      </w:r>
      <w:r w:rsidR="005E1E6A">
        <w:t>. Even though there is general agreement surrounding such policies</w:t>
      </w:r>
      <w:r w:rsidR="005D0FB5">
        <w:t xml:space="preserve">, </w:t>
      </w:r>
      <w:r w:rsidR="002B3005">
        <w:t>the practice</w:t>
      </w:r>
      <w:r w:rsidR="005D0FB5">
        <w:t xml:space="preserve"> of EBFM </w:t>
      </w:r>
      <w:r w:rsidR="002B3005">
        <w:t xml:space="preserve">has </w:t>
      </w:r>
      <w:r w:rsidR="0058349C">
        <w:t xml:space="preserve">often </w:t>
      </w:r>
      <w:r w:rsidR="002B3005">
        <w:t xml:space="preserve">lagged </w:t>
      </w:r>
      <w:r w:rsidR="00BF0F4F">
        <w:fldChar w:fldCharType="begin"/>
      </w:r>
      <w:r w:rsidR="00ED576B">
        <w:instrText xml:space="preserve"> ADDIN ZOTERO_ITEM CSL_CITATION {"citationID":"8tmI8MGQ","properties":{"formattedCitation":"(Essington et al. 2016; Arkema, Abramson, and Dewsbury 2006; Berkes 2012; Cowan et al. 2012; Pitcher et al. 2009)","plainCitation":"(Essington et al. 2016; Arkema, Abramson, and Dewsbury 2006; Berkes 2012; Cowan et al. 2012; Pitcher et al. 2009)"},"citationItems":[{"id":3473,"uris":["http://zotero.org/users/1951115/items/SNFUWTW8"],"uri":["http://zotero.org/users/1951115/items/SNFUWTW8"],"itemData":{"id":3473,"type":"report","title":"Building Effective Fishery Ecosystem Plans: A Report from the Lenfest Fishery Ecosystem Task Force","publisher":"Lenfest Ocean Program","publisher-place":"Washington, D.C.","page":"In press","event-place":"Washington, D.C.","author":[{"family":"Essington","given":"T. E."},{"family":"Levin","given":"P. S."},{"family":"Marshall","given":"K.N."},{"family":"Koehn","given":"L. E."},{"family":"Anderson","given":"L.G."},{"family":"Bundy","given":"A."},{"family":"Carothers","given":"Courtney"},{"family":"Coleman","given":"F. C."},{"family":"Grabowski","given":"J. H."},{"family":"Gerber","given":"L. R."},{"family":"Houde","given":"E. D."},{"family":"Jensen","given":"O. P."},{"family":"Mollmann","given":"C."},{"family":"Rose","given":"K."},{"family":"Sanchirico","given":"J. N."},{"family":"Smith","given":"A. D. M."}],"issued":{"date-parts":[["2016"]]}}},{"id":215,"uris":["http://zotero.org/users/1951115/items/UUBW9BW3"],"uri":["http://zotero.org/users/1951115/items/UUBW9BW3"],"itemData":{"id":215,"type":"article-journal","title":"Marine ecosystem-based management: from characterization to implementation","container-title":"Frontiers in Ecology and the Environment","page":"525–532","volume":"4","issue":"10","source":"Google Scholar","shortTitle":"Marine ecosystem-based management","author":[{"family":"Arkema","given":"Katie K."},{"family":"Abramson","given":"Sarah C."},{"family":"Dewsbury","given":"Bryan M."}],"issued":{"date-parts":[["2006"]]}}},{"id":141,"uris":["http://zotero.org/users/1951115/items/2ZBGXX7W"],"uri":["http://zotero.org/users/1951115/items/2ZBGXX7W"],"itemData":{"id":141,"type":"article-journal","title":"Implementing ecosystem-based management: evolution or revolution?","container-title":"Fish and Fisheries","page":"465-476","volume":"13","issue":"4","source":"Wiley Online Library","abstract":"As a dominant paradigm, ecosystem-based fisheries have to come to terms with uncertainty and complexity, an interdisciplinary visioning of management objectives, and putting humans back into the ecosystem. The goal of this article is to suggest that implementing ecosystem-based management (EBM) has to be ‘revolutionary’ in the sense of going beyond conventional practices. It would require the use of multiple disciplines and multiple objectives, dealing with technically unresolvable management problems of complex adaptive systems and expanding scope from management to governance. Developing the governance toolbox would require expanding into new kinds of interaction unforeseen by the mid-twentieth-century fathers of fishery science – governance that may involve cooperative, multilevel management, partnerships, social learning and knowledge co-production. In addition to incorporating relatively well-known resilience, adaptive management and co-management approaches, taking EBM to the next stage may include some of the following: conceptualizing EBM as a ‘wicked problem’; conceptualizing fisheries as social-ecological systems; picking and choosing from an assortment of new governance approaches; and finding creative ways to handle complexity.","DOI":"10.1111/j.1467-2979.2011.00452.x","ISSN":"1467-2979","shortTitle":"Implementing ecosystem-based management","journalAbbreviation":"Fish Fish","language":"en","author":[{"family":"Berkes","given":"Fikret"}],"issued":{"date-parts":[["2012"]]}}},{"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82,"uris":["http://zotero.org/users/1951115/items/UTSQU6JF"],"uri":["http://zotero.org/users/1951115/items/UTSQU6JF"],"itemData":{"id":82,"type":"article-journal","title":"An evaluation of progress in implementing ecosystem-based management of fisheries in 33 countries","container-title":"Marine Policy","page":"223–232","volume":"33","issue":"2","source":"Google Scholar","author":[{"family":"Pitcher","given":"Tony J."},{"family":"Kalikoski","given":"Daniela"},{"family":"Short","given":"Katherine"},{"family":"Varkey","given":"Divya"},{"family":"Pramod","given":"Ganapathiraju"}],"issued":{"date-parts":[["2009"]]}}}],"schema":"https://github.com/citation-style-language/schema/raw/master/csl-citation.json"} </w:instrText>
      </w:r>
      <w:r w:rsidR="00BF0F4F">
        <w:fldChar w:fldCharType="separate"/>
      </w:r>
      <w:r w:rsidR="00A868D9">
        <w:rPr>
          <w:noProof/>
        </w:rPr>
        <w:t>(Essington et al. 2016; Arkema, Abramson, and Dewsbury 2006; Berkes 2012; Cowan et al. 2012; Pitcher et al. 2009)</w:t>
      </w:r>
      <w:r w:rsidR="00BF0F4F">
        <w:fldChar w:fldCharType="end"/>
      </w:r>
      <w:r w:rsidR="00BA69BA">
        <w:t xml:space="preserve">. </w:t>
      </w:r>
      <w:r w:rsidR="005D0FB5">
        <w:t xml:space="preserve"> </w:t>
      </w:r>
      <w:r w:rsidR="000D15DA">
        <w:t>Some p</w:t>
      </w:r>
      <w:r w:rsidR="00A42946">
        <w:t>urported b</w:t>
      </w:r>
      <w:r w:rsidR="005D0FB5">
        <w:t xml:space="preserve">arriers to </w:t>
      </w:r>
      <w:r w:rsidR="005863EE">
        <w:t>implementing</w:t>
      </w:r>
      <w:r w:rsidR="002B3005">
        <w:t xml:space="preserve"> </w:t>
      </w:r>
      <w:r w:rsidR="005D0FB5">
        <w:t xml:space="preserve">EBFM </w:t>
      </w:r>
      <w:r w:rsidR="000D15DA">
        <w:t xml:space="preserve">have </w:t>
      </w:r>
      <w:r w:rsidR="003507F2">
        <w:t>include</w:t>
      </w:r>
      <w:r w:rsidR="000D15DA">
        <w:t>d</w:t>
      </w:r>
      <w:r w:rsidR="007515B5">
        <w:t xml:space="preserve"> </w:t>
      </w:r>
      <w:r w:rsidR="00E33971">
        <w:t xml:space="preserve">lags associated with developing data collection, analytical tool, and models </w:t>
      </w:r>
      <w:r w:rsidR="00E33971">
        <w:fldChar w:fldCharType="begin"/>
      </w:r>
      <w:r w:rsidR="00CD47D7">
        <w:instrText xml:space="preserve"> ADDIN ZOTERO_ITEM CSL_CITATION {"citationID":"FXeTmXMU","properties":{"formattedCitation":"(Ray Hilborn 2011; Cowan et al. 2012)","plainCitation":"(Ray Hilborn 2011; Cowan et al. 2012)"},"citationItems":[{"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schema":"https://github.com/citation-style-language/schema/raw/master/csl-citation.json"} </w:instrText>
      </w:r>
      <w:r w:rsidR="00E33971">
        <w:fldChar w:fldCharType="separate"/>
      </w:r>
      <w:r w:rsidR="00CD47D7">
        <w:rPr>
          <w:noProof/>
        </w:rPr>
        <w:t>(Ray Hilborn 2011; Cowan et al. 2012)</w:t>
      </w:r>
      <w:r w:rsidR="00E33971">
        <w:fldChar w:fldCharType="end"/>
      </w:r>
      <w:r w:rsidR="00E33971">
        <w:t xml:space="preserve"> and a </w:t>
      </w:r>
      <w:r w:rsidR="003208B8">
        <w:t xml:space="preserve">remaining </w:t>
      </w:r>
      <w:r w:rsidR="00E33971">
        <w:t xml:space="preserve">need for institutional and governance </w:t>
      </w:r>
      <w:r w:rsidR="003208B8">
        <w:t>changes</w:t>
      </w:r>
      <w:r w:rsidR="00E33971">
        <w:t xml:space="preserve"> to support EBFM </w:t>
      </w:r>
      <w:r w:rsidR="00E33971">
        <w:fldChar w:fldCharType="begin"/>
      </w:r>
      <w:r w:rsidR="00CD47D7">
        <w:instrText xml:space="preserve"> ADDIN ZOTERO_ITEM CSL_CITATION {"citationID":"rl1rDybh","properties":{"formattedCitation":"(Leslie et al. 2015; Ray Hilborn 2011; Olsson, Folke, and Hughes 2008)","plainCitation":"(Leslie et al. 2015; Ray Hilborn 2011; Olsson, Folke, and Hughes 2008)"},"citationItems":[{"id":490,"uris":["http://zotero.org/users/1951115/items/3WFN5XVH"],"uri":["http://zotero.org/users/1951115/items/3WFN5XVH"],"itemData":{"id":490,"type":"article-journal","title":"Learning from Ecosystem-Based Management in Practice","container-title":"Coastal Management","page":"471-497","volume":"43","issue":"5","DOI":"10.1080/08920753.2015.1051424","ISSN":"0892-0753 1521-0421","shortTitle":"Learning from Ecosystem-Based Management in Practice","author":[{"family":"Leslie","given":"Heather"},{"family":"Sievanen","given":"Leila"},{"family":"Crawford","given":"Tara Gancos"},{"family":"Gruby","given":"Rebecca"},{"family":"Villanueva-Aznar","given":"H. Cristina"},{"family":"Campbell","given":"Lisa M."}],"issued":{"date-parts":[["2015"]]}}},{"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E33971">
        <w:fldChar w:fldCharType="separate"/>
      </w:r>
      <w:r w:rsidR="00CD47D7">
        <w:rPr>
          <w:noProof/>
        </w:rPr>
        <w:t>(Leslie et al. 2015; Ray Hilborn 2011; Olsson, Folke, and Hughes 2008)</w:t>
      </w:r>
      <w:r w:rsidR="00E33971">
        <w:fldChar w:fldCharType="end"/>
      </w:r>
      <w:r w:rsidR="00E44ED4">
        <w:t xml:space="preserve">. </w:t>
      </w:r>
      <w:r w:rsidR="006F3B68">
        <w:t xml:space="preserve"> </w:t>
      </w:r>
      <w:r w:rsidR="00E44ED4">
        <w:t>H</w:t>
      </w:r>
      <w:r w:rsidR="00A42946">
        <w:t xml:space="preserve">owever Patrick and Link </w:t>
      </w:r>
      <w:r w:rsidR="00A42946">
        <w:fldChar w:fldCharType="begin"/>
      </w:r>
      <w:r w:rsidR="00ED576B">
        <w:instrText xml:space="preserve"> ADDIN ZOTERO_ITEM CSL_CITATION {"citationID":"pfChFZPG","properties":{"formattedCitation":"(2015a)","plainCitation":"(2015a)"},"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uppress-author":true}],"schema":"https://github.com/citation-style-language/schema/raw/master/csl-citation.json"} </w:instrText>
      </w:r>
      <w:r w:rsidR="00A42946">
        <w:fldChar w:fldCharType="separate"/>
      </w:r>
      <w:r w:rsidR="003F0F98">
        <w:rPr>
          <w:noProof/>
        </w:rPr>
        <w:t>(2015a)</w:t>
      </w:r>
      <w:r w:rsidR="00A42946">
        <w:fldChar w:fldCharType="end"/>
      </w:r>
      <w:r w:rsidR="00A42946">
        <w:t xml:space="preserve"> </w:t>
      </w:r>
      <w:r w:rsidR="00E44ED4">
        <w:t>argue that the</w:t>
      </w:r>
      <w:r w:rsidR="00B82E39">
        <w:t>se</w:t>
      </w:r>
      <w:r w:rsidR="00E44ED4">
        <w:t xml:space="preserve"> challenges to EBFM </w:t>
      </w:r>
      <w:r w:rsidR="00B82E39">
        <w:t xml:space="preserve">have been </w:t>
      </w:r>
      <w:r w:rsidR="00E33971">
        <w:t>re</w:t>
      </w:r>
      <w:r w:rsidR="00B82E39">
        <w:t xml:space="preserve">solved in developed countries, and now persist </w:t>
      </w:r>
      <w:r w:rsidR="00AA7A17">
        <w:t xml:space="preserve">only </w:t>
      </w:r>
      <w:r w:rsidR="00B82E39">
        <w:t xml:space="preserve">as “myths”. </w:t>
      </w:r>
    </w:p>
    <w:p w14:paraId="395DF688" w14:textId="2D122634" w:rsidR="003418B3" w:rsidRDefault="00575AB7" w:rsidP="003418B3">
      <w:pPr>
        <w:spacing w:line="480" w:lineRule="auto"/>
        <w:ind w:firstLine="720"/>
        <w:contextualSpacing/>
      </w:pPr>
      <w:r>
        <w:t>Stock assessments and the process surrounding their review and acceptance by regional fishery management councils are at the heart of fisheries management in the U</w:t>
      </w:r>
      <w:r w:rsidR="006145F6">
        <w:t xml:space="preserve">nited States and other developed countries. </w:t>
      </w:r>
      <w:r w:rsidR="009F14B7">
        <w:t xml:space="preserve">Stock assessment models estimate biomass of a targeted species (in some cases, species groups) based on data from catches and surveys and expert knowledge.  Output from these models inform decisions about annual catch limits, and as such they are subjected to a great deal of scrutiny from scientists, managers, and stakeholders. </w:t>
      </w:r>
      <w:r w:rsidR="00996BDB">
        <w:t>A growing body of work extends the scope of</w:t>
      </w:r>
      <w:r w:rsidR="00784B8F">
        <w:t xml:space="preserve"> stock assessment modelling tools</w:t>
      </w:r>
      <w:r w:rsidR="00996BDB">
        <w:t xml:space="preserve"> to include ecosystem considerations such as environmental </w:t>
      </w:r>
      <w:r w:rsidR="00996BDB">
        <w:lastRenderedPageBreak/>
        <w:t xml:space="preserve">relationships or predation mortality </w:t>
      </w:r>
      <w:r w:rsidR="00996BDB">
        <w:fldChar w:fldCharType="begin"/>
      </w:r>
      <w:r w:rsidR="00ED576B">
        <w:instrText xml:space="preserve"> ADDIN ZOTERO_ITEM CSL_CITATION {"citationID":"3RcC5urN","properties":{"formattedCitation":"(Maunder and Watters 2003; Methot and Wetzel 2013; Kuparinen et al. 2012)","plainCitation":"(Maunder and Watters 2003; Methot and Wetzel 2013; Kuparinen et al. 2012)"},"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instrText>
      </w:r>
      <w:r w:rsidR="00996BDB">
        <w:fldChar w:fldCharType="separate"/>
      </w:r>
      <w:r w:rsidR="00784B8F">
        <w:rPr>
          <w:noProof/>
        </w:rPr>
        <w:t>(Maunder and Watters 2003; Methot and Wetzel 2013; Kuparinen et al. 2012)</w:t>
      </w:r>
      <w:r w:rsidR="00996BDB">
        <w:fldChar w:fldCharType="end"/>
      </w:r>
      <w:r w:rsidR="00996BDB">
        <w:t xml:space="preserve">. </w:t>
      </w:r>
      <w:r w:rsidR="000D6B0B">
        <w:t xml:space="preserve">The stock assessment process is </w:t>
      </w:r>
      <w:r>
        <w:t xml:space="preserve">only </w:t>
      </w:r>
      <w:r w:rsidR="00784B8F">
        <w:t xml:space="preserve">one of many </w:t>
      </w:r>
      <w:r>
        <w:t>way</w:t>
      </w:r>
      <w:r w:rsidR="00784B8F">
        <w:t>s</w:t>
      </w:r>
      <w:r>
        <w:t xml:space="preserve"> through which broader ecosystem considerations can </w:t>
      </w:r>
      <w:r w:rsidR="00784B8F">
        <w:t>influence</w:t>
      </w:r>
      <w:r>
        <w:t xml:space="preserve"> management</w:t>
      </w:r>
      <w:r w:rsidR="00784B8F">
        <w:t xml:space="preserve"> decisions. </w:t>
      </w:r>
      <w:r>
        <w:t xml:space="preserve">Here, we use stock assessments and the reports communicating their findings to managers as a microcosm to investigate progress towards implementing EBFM in the U.S. </w:t>
      </w:r>
    </w:p>
    <w:p w14:paraId="76C14847" w14:textId="62CB12CA" w:rsidR="00216E20" w:rsidRDefault="00575AB7" w:rsidP="00AC7DEA">
      <w:pPr>
        <w:spacing w:line="480" w:lineRule="auto"/>
        <w:ind w:firstLine="720"/>
        <w:contextualSpacing/>
      </w:pPr>
      <w:r>
        <w:t xml:space="preserve">A recent global review of stock assessment models found that very few (2 </w:t>
      </w:r>
      <w:r w:rsidR="00CB1841">
        <w:t>percent</w:t>
      </w:r>
      <w:r>
        <w:t xml:space="preserve">) incorporated </w:t>
      </w:r>
      <w:r w:rsidR="008C226F">
        <w:t>data or parameters</w:t>
      </w:r>
      <w:r>
        <w:t xml:space="preserve"> </w:t>
      </w:r>
      <w:r w:rsidR="008C226F">
        <w:t>representing</w:t>
      </w:r>
      <w:r>
        <w:t xml:space="preserve"> drivers of productivity</w:t>
      </w:r>
      <w:r w:rsidR="00F71093">
        <w:t xml:space="preserve"> </w:t>
      </w:r>
      <w:r w:rsidR="00F71093">
        <w:fldChar w:fldCharType="begin"/>
      </w:r>
      <w:r w:rsidR="00ED576B">
        <w:instrText xml:space="preserve"> ADDIN ZOTERO_ITEM CSL_CITATION {"citationID":"x91GXa0G","properties":{"formattedCitation":"(Skern-Mauritzen et al. 2016)","plainCitation":"(Skern-Mauritzen et al. 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chema":"https://github.com/citation-style-language/schema/raw/master/csl-citation.json"} </w:instrText>
      </w:r>
      <w:r w:rsidR="00F71093">
        <w:fldChar w:fldCharType="separate"/>
      </w:r>
      <w:r w:rsidR="00F71093">
        <w:rPr>
          <w:noProof/>
        </w:rPr>
        <w:t>(Skern-Mauritzen et al. 2016)</w:t>
      </w:r>
      <w:r w:rsidR="00F71093">
        <w:fldChar w:fldCharType="end"/>
      </w:r>
      <w:r w:rsidR="006B7935">
        <w:t xml:space="preserve">.  However, </w:t>
      </w:r>
      <w:r w:rsidR="008C226F">
        <w:t xml:space="preserve">productivity is only one avenue through which stocks are connected to their environment, and parameters and data in the final assessment model is only one </w:t>
      </w:r>
      <w:r w:rsidR="00F71093">
        <w:t>line of evidence in support of considering ecosystem context</w:t>
      </w:r>
      <w:r w:rsidR="008C226F">
        <w:t xml:space="preserve">. </w:t>
      </w:r>
      <w:r w:rsidR="006B7935">
        <w:t>We sought broader definitions of both.</w:t>
      </w:r>
      <w:r w:rsidR="00284856">
        <w:t xml:space="preserve"> </w:t>
      </w:r>
      <w:r w:rsidR="00F71093">
        <w:t xml:space="preserve">Qualitative data could influence management decisions, or quantitative information may be used indirectly in the stock assessment process. </w:t>
      </w:r>
      <w:r w:rsidR="001523D8">
        <w:t xml:space="preserve">For example, </w:t>
      </w:r>
      <w:proofErr w:type="spellStart"/>
      <w:r w:rsidR="001523D8">
        <w:t>Zador</w:t>
      </w:r>
      <w:proofErr w:type="spellEnd"/>
      <w:r w:rsidR="001523D8">
        <w:t xml:space="preserve"> et al. </w:t>
      </w:r>
      <w:r w:rsidR="001523D8">
        <w:fldChar w:fldCharType="begin"/>
      </w:r>
      <w:r w:rsidR="00ED576B">
        <w:instrText xml:space="preserve"> ADDIN ZOTERO_ITEM CSL_CITATION {"citationID":"yGZgvDmT","properties":{"formattedCitation":"(2017)","plainCitation":"(2017)"},"citationItems":[{"id":6110,"uris":["http://zotero.org/users/1951115/items/TXB5J474"],"uri":["http://zotero.org/users/1951115/items/TXB5J474"],"itemData":{"id":6110,"type":"article-journal","title":"Ecosystem considerations in Alaska: the value of qualitative assessments","container-title":"ICES Journal of Marine Science","page":"421-430","volume":"74","issue":"1","source":"academic.oup.com","DOI":"10.1093/icesjms/fsw144","ISSN":"1054-3139","shortTitle":"Ecosystem considerations in Alaska","journalAbbreviation":"ICES J Mar Sci","author":[{"family":"Zador","given":"Stephani G."},{"family":"Holsman","given":"Kirstin K."},{"family":"Aydin","given":"Kerim Y."},{"family":"Gaichas","given":"Sarah K."}],"issued":{"date-parts":[["2017",1,1]]}},"suppress-author":true}],"schema":"https://github.com/citation-style-language/schema/raw/master/csl-citation.json"} </w:instrText>
      </w:r>
      <w:r w:rsidR="001523D8">
        <w:fldChar w:fldCharType="separate"/>
      </w:r>
      <w:r w:rsidR="001523D8">
        <w:rPr>
          <w:noProof/>
        </w:rPr>
        <w:t>(2017)</w:t>
      </w:r>
      <w:r w:rsidR="001523D8">
        <w:fldChar w:fldCharType="end"/>
      </w:r>
      <w:r w:rsidR="00216E20">
        <w:t xml:space="preserve"> outlined </w:t>
      </w:r>
      <w:r w:rsidR="00F71093">
        <w:t>how</w:t>
      </w:r>
      <w:r w:rsidR="00216E20">
        <w:t xml:space="preserve"> </w:t>
      </w:r>
      <w:r w:rsidR="00F71093">
        <w:t xml:space="preserve">ecosystem assessments have qualitatively informed </w:t>
      </w:r>
      <w:r w:rsidR="00216E20">
        <w:t>decisions</w:t>
      </w:r>
      <w:r w:rsidR="00F71093">
        <w:t xml:space="preserve"> by the North Pacific Council</w:t>
      </w:r>
      <w:r w:rsidR="00216E20">
        <w:t xml:space="preserve">. </w:t>
      </w:r>
    </w:p>
    <w:p w14:paraId="1366EA8E" w14:textId="1C974097" w:rsidR="00F65CF2" w:rsidRDefault="00216E20" w:rsidP="003804AC">
      <w:pPr>
        <w:spacing w:line="480" w:lineRule="auto"/>
        <w:ind w:firstLine="720"/>
        <w:contextualSpacing/>
      </w:pPr>
      <w:r>
        <w:t xml:space="preserve">We </w:t>
      </w:r>
      <w:r w:rsidR="00F65CF2">
        <w:t>sought to document</w:t>
      </w:r>
      <w:r w:rsidR="00AC7DEA">
        <w:t xml:space="preserve"> how </w:t>
      </w:r>
      <w:r w:rsidR="00F65CF2">
        <w:t>frequently</w:t>
      </w:r>
      <w:r w:rsidR="00AC7DEA">
        <w:t xml:space="preserve"> ecosystem information has been incorporated</w:t>
      </w:r>
      <w:r w:rsidR="00F65CF2">
        <w:t xml:space="preserve"> and</w:t>
      </w:r>
      <w:r w:rsidR="00AC7DEA">
        <w:t xml:space="preserve"> understand </w:t>
      </w:r>
      <w:r w:rsidR="00284856">
        <w:t>why</w:t>
      </w:r>
      <w:r>
        <w:t xml:space="preserve"> uptake of ecosystem information into stock assessment models has occurred the way it has. </w:t>
      </w:r>
      <w:r w:rsidR="00FD12D5">
        <w:t>Not all stock assessment models can or should incorporate environmental drivers of recruitment</w:t>
      </w:r>
      <w:r w:rsidR="008D3341">
        <w:t xml:space="preserve">, for example.  </w:t>
      </w:r>
      <w:r w:rsidR="00075B56">
        <w:t xml:space="preserve">But, patterns of uptake and use of ecosystem considerations may be indicative of continuing barriers to implementing EBFM. </w:t>
      </w:r>
      <w:r w:rsidR="00AC7DEA">
        <w:t xml:space="preserve">To that end, we developed three hypotheses about which stock assessments </w:t>
      </w:r>
      <w:r w:rsidR="00075B56">
        <w:t>were</w:t>
      </w:r>
      <w:r w:rsidR="00AC7DEA">
        <w:t xml:space="preserve"> likely to incorporate ecosystem considerations. </w:t>
      </w:r>
    </w:p>
    <w:p w14:paraId="07EA4D2F" w14:textId="2EF967FE" w:rsidR="00075B56" w:rsidRDefault="00511E96" w:rsidP="003804AC">
      <w:pPr>
        <w:spacing w:line="480" w:lineRule="auto"/>
        <w:ind w:firstLine="720"/>
        <w:contextualSpacing/>
      </w:pPr>
      <w:r>
        <w:t xml:space="preserve">First, we hypothesized that assessments for stocks that were in an overfished status would be more likely to include additional ecosystem interactions.  We suppose that overfished status </w:t>
      </w:r>
      <w:r w:rsidR="00284856">
        <w:t xml:space="preserve">could </w:t>
      </w:r>
      <w:r w:rsidR="00075B56">
        <w:t>lead</w:t>
      </w:r>
      <w:r>
        <w:t xml:space="preserve"> to a sense of urgency</w:t>
      </w:r>
      <w:r w:rsidR="00075B56">
        <w:t xml:space="preserve">, which has been suggested to increase the receptiveness to EBFM </w:t>
      </w:r>
      <w:r w:rsidR="00075B56">
        <w:fldChar w:fldCharType="begin"/>
      </w:r>
      <w:r w:rsidR="00ED576B">
        <w:instrText xml:space="preserve"> ADDIN ZOTERO_ITEM CSL_CITATION {"citationID":"O2Ix5vFt","properties":{"formattedCitation":"(Olsson, Folke, and Hughes 2008)","plainCitation":"(Olsson, Folke, and Hughes 2008)"},"citationItems":[{"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75B56">
        <w:fldChar w:fldCharType="separate"/>
      </w:r>
      <w:r w:rsidR="00075B56">
        <w:rPr>
          <w:noProof/>
        </w:rPr>
        <w:t>(Olsson, Folke, and Hughes 2008)</w:t>
      </w:r>
      <w:r w:rsidR="00075B56">
        <w:fldChar w:fldCharType="end"/>
      </w:r>
      <w:r w:rsidR="00075B56">
        <w:t xml:space="preserve">.  Or, changes in status may simply shift </w:t>
      </w:r>
      <w:r w:rsidR="00284856">
        <w:t>the prioritization of a new assessment</w:t>
      </w:r>
      <w:r>
        <w:t>.  New assessments may create opportunities to update older models, and an overfished status may lead to a desire to understan</w:t>
      </w:r>
      <w:r w:rsidR="003804AC">
        <w:t>d what caused the stock decline (</w:t>
      </w:r>
      <w:r>
        <w:t>or lack of recovery</w:t>
      </w:r>
      <w:r w:rsidR="003804AC">
        <w:t>)</w:t>
      </w:r>
      <w:r>
        <w:t xml:space="preserve"> </w:t>
      </w:r>
      <w:r w:rsidR="003804AC">
        <w:t>and exploration of</w:t>
      </w:r>
      <w:r>
        <w:t xml:space="preserve"> causative drivers within the stock assessment model. Furthermore, when stocks collapse, it is often due to combined effects of fishing and environmental variability </w:t>
      </w:r>
      <w:r>
        <w:fldChar w:fldCharType="begin"/>
      </w:r>
      <w:r w:rsidR="00ED576B">
        <w:instrText xml:space="preserve"> ADDIN ZOTERO_ITEM CSL_CITATION {"citationID":"1e7aop4lrh","properties":{"formattedCitation":"(Pinsky and Byler 2015)","plainCitation":"(Pinsky and Byler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schema":"https://github.com/citation-style-language/schema/raw/master/csl-citation.json"} </w:instrText>
      </w:r>
      <w:r>
        <w:fldChar w:fldCharType="separate"/>
      </w:r>
      <w:r w:rsidR="003418B3">
        <w:rPr>
          <w:noProof/>
        </w:rPr>
        <w:t>(Pinsky and Byler 2015)</w:t>
      </w:r>
      <w:r>
        <w:fldChar w:fldCharType="end"/>
      </w:r>
      <w:r>
        <w:t>.</w:t>
      </w:r>
      <w:r w:rsidR="00DF0E3E">
        <w:t xml:space="preserve"> </w:t>
      </w:r>
    </w:p>
    <w:p w14:paraId="52BD3BF8" w14:textId="579475A2" w:rsidR="00075B56" w:rsidRDefault="00511E96" w:rsidP="003804AC">
      <w:pPr>
        <w:spacing w:line="480" w:lineRule="auto"/>
        <w:ind w:firstLine="720"/>
        <w:contextualSpacing/>
      </w:pPr>
      <w:r>
        <w:lastRenderedPageBreak/>
        <w:t xml:space="preserve">Second, </w:t>
      </w:r>
      <w:r w:rsidR="006B68CA">
        <w:t xml:space="preserve">we hypothesized that data availability continues to be a barrier to including ecosystem considerations in assessments.  The lack of data </w:t>
      </w:r>
      <w:r w:rsidR="00DF0E3E">
        <w:t>is</w:t>
      </w:r>
      <w:r w:rsidR="002A66EF">
        <w:t xml:space="preserve"> a commonly described bar</w:t>
      </w:r>
      <w:r w:rsidR="006B68CA">
        <w:t xml:space="preserve">rier to implementing EBFM </w:t>
      </w:r>
      <w:r w:rsidR="006B68CA">
        <w:fldChar w:fldCharType="begin"/>
      </w:r>
      <w:r w:rsidR="00CD47D7">
        <w:instrText xml:space="preserve"> ADDIN ZOTERO_ITEM CSL_CITATION {"citationID":"4zuSVUYu","properties":{"formattedCitation":"(Cowan et al. 2012; Ray Hilborn 2011; Mace 2001)","plainCitation":"(Cowan et al. 2012; Ray Hilborn 2011; Mace 2001)"},"citationItems":[{"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298,"uris":["http://zotero.org/users/1951115/items/4CJ7U84A"],"uri":["http://zotero.org/users/1951115/items/4CJ7U84A"],"itemData":{"id":298,"type":"article-journal","title":"A new role for MSY in single-species and ecosystem approaches to fisheries stock assessment and management","container-title":"Fish and fisheries","page":"2–32","volume":"2","issue":"1","source":"Google Scholar","author":[{"family":"Mace","given":"Pamela M."}],"issued":{"date-parts":[["2001"]]}}}],"schema":"https://github.com/citation-style-language/schema/raw/master/csl-citation.json"} </w:instrText>
      </w:r>
      <w:r w:rsidR="006B68CA">
        <w:fldChar w:fldCharType="separate"/>
      </w:r>
      <w:r w:rsidR="00CD47D7">
        <w:rPr>
          <w:noProof/>
        </w:rPr>
        <w:t>(Cowan et al. 2012; Ray Hilborn 2011; Mace 2001)</w:t>
      </w:r>
      <w:r w:rsidR="006B68CA">
        <w:fldChar w:fldCharType="end"/>
      </w:r>
      <w:r w:rsidR="002A66EF">
        <w:t xml:space="preserve">.  </w:t>
      </w:r>
      <w:r w:rsidR="00DF0E3E">
        <w:t xml:space="preserve">A full assessment of data availability for all stocks considered in this analysis would be outside the scope of this paper.  Instead, we investigated one specific kind of data that can inform </w:t>
      </w:r>
      <w:r w:rsidR="006B68CA">
        <w:t>species</w:t>
      </w:r>
      <w:r w:rsidR="00DF0E3E">
        <w:t xml:space="preserve"> interactions: diet data.</w:t>
      </w:r>
      <w:r w:rsidR="002A66EF">
        <w:t xml:space="preserve">    </w:t>
      </w:r>
    </w:p>
    <w:p w14:paraId="497FD9D3" w14:textId="45A334E0" w:rsidR="00075B56" w:rsidRDefault="00DF0E3E" w:rsidP="003804AC">
      <w:pPr>
        <w:spacing w:line="480" w:lineRule="auto"/>
        <w:ind w:firstLine="720"/>
        <w:contextualSpacing/>
      </w:pPr>
      <w:r>
        <w:t xml:space="preserve">Third, we suspected that certain fish species life history characteristics lend themselves to </w:t>
      </w:r>
      <w:r w:rsidR="00897992">
        <w:t>including</w:t>
      </w:r>
      <w:r>
        <w:t xml:space="preserve"> ecosystem considerations </w:t>
      </w:r>
      <w:r w:rsidR="00897992">
        <w:t>more than others</w:t>
      </w:r>
      <w:r>
        <w:t>.  For example, forage species are typically short-lived, highly linked to the physical environment, and may be influenced by predation from higher trophic levels</w:t>
      </w:r>
      <w:r w:rsidR="006B68CA">
        <w:t xml:space="preserve"> </w:t>
      </w:r>
      <w:r w:rsidR="006B68CA">
        <w:fldChar w:fldCharType="begin"/>
      </w:r>
      <w:r w:rsidR="00ED576B">
        <w:instrText xml:space="preserve"> ADDIN ZOTERO_ITEM CSL_CITATION {"citationID":"5Q285Md4","properties":{"formattedCitation":"(Pikitch et al. 2012)","plainCitation":"(Pikitch et al. 2012)"},"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schema":"https://github.com/citation-style-language/schema/raw/master/csl-citation.json"} </w:instrText>
      </w:r>
      <w:r w:rsidR="006B68CA">
        <w:fldChar w:fldCharType="separate"/>
      </w:r>
      <w:r w:rsidR="00897992">
        <w:rPr>
          <w:noProof/>
        </w:rPr>
        <w:t>(Pikitch et al. 2012)</w:t>
      </w:r>
      <w:r w:rsidR="006B68CA">
        <w:fldChar w:fldCharType="end"/>
      </w:r>
      <w:r>
        <w:t xml:space="preserve">.  </w:t>
      </w:r>
      <w:r w:rsidR="006D59A9">
        <w:t>Therefore</w:t>
      </w:r>
      <w:r w:rsidR="00D57972">
        <w:t>,</w:t>
      </w:r>
      <w:r w:rsidR="006D59A9">
        <w:t xml:space="preserve"> we might expect that stock assessments for forage species would be more likely to include information about environmental drivers or predation than a stock assessment for a high trophic level </w:t>
      </w:r>
      <w:proofErr w:type="spellStart"/>
      <w:r w:rsidR="006D59A9">
        <w:t>piscivorous</w:t>
      </w:r>
      <w:proofErr w:type="spellEnd"/>
      <w:r w:rsidR="006D59A9">
        <w:t xml:space="preserve"> predator.</w:t>
      </w:r>
    </w:p>
    <w:p w14:paraId="347AFEC1" w14:textId="6139361B" w:rsidR="00C4077D" w:rsidRDefault="006D59A9" w:rsidP="003804AC">
      <w:pPr>
        <w:spacing w:line="480" w:lineRule="auto"/>
        <w:ind w:firstLine="720"/>
        <w:contextualSpacing/>
      </w:pPr>
      <w:r>
        <w:t xml:space="preserve">Documenting EBFM “success stories” </w:t>
      </w:r>
      <w:r w:rsidR="00F329AD">
        <w:t>helps to</w:t>
      </w:r>
      <w:r w:rsidR="00302D38">
        <w:t xml:space="preserve"> </w:t>
      </w:r>
      <w:r w:rsidR="00F329AD">
        <w:t>demonstrate the effectiveness of EBFM, a key</w:t>
      </w:r>
      <w:r w:rsidR="00E3757A">
        <w:t xml:space="preserve"> part of building a case for it </w:t>
      </w:r>
      <w:r w:rsidR="00E3757A">
        <w:fldChar w:fldCharType="begin"/>
      </w:r>
      <w:r w:rsidR="002C5330">
        <w:instrText xml:space="preserve"> ADDIN ZOTERO_ITEM CSL_CITATION {"citationID":"vC0u15AP","properties":{"formattedCitation":"(Tallis et al. 2010; Christie et al. 2007; de Young, Charles, and Hjort 2008)","plainCitation":"(Tallis et al. 2010; Christie et al. 2007; de Young, Charles, and Hjort 2008)"},"citationItems":[{"id":305,"uris":["http://zotero.org/users/1951115/items/6XQNH5M3"],"uri":["http://zotero.org/users/1951115/items/6XQNH5M3"],"itemData":{"id":305,"type":"article-journal","title":"The many faces of ecosystem-based management: making the process work today in real places","container-title":"Marine Policy","page":"340–348","volume":"34","issue":"2","source":"Google Scholar","shortTitle":"The many faces of ecosystem-based management","author":[{"family":"Tallis","given":"Heather"},{"family":"Levin","given":"Phillip S."},{"family":"Ruckelshaus","given":"Mary"},{"family":"Lester","given":"Sarah E."},{"family":"McLeod","given":"Karen L."},{"family":"Fluharty","given":"David L."},{"family":"Halpern","given":"Benjamin S."}],"issued":{"date-parts":[["2010"]]}}},{"id":483,"uris":["http://zotero.org/users/1951115/items/AUK2QR8M"],"uri":["http://zotero.org/users/1951115/items/AUK2QR8M"],"itemData":{"id":483,"type":"article-journal","title":"Assessing the feasibility of ecosystem-based fisheries management in tropical contexts","container-title":"Marine Policy","page":"239-250","volume":"31","issue":"3","DOI":"10.1016/j.marpol.2006.08.001","ISSN":"0308597X","shortTitle":"Assessing the feasibility of ecosystem-based fisheries management in tropical contexts","author":[{"family":"Christie","given":"Patrick"},{"family":"Fluharty","given":"David L."},{"family":"White","given":"Alan T."},{"family":"Eisma-Osorio","given":"Liza"},{"family":"Jatulan","given":"William"}],"issued":{"date-parts":[["2007"]]}}},{"id":276,"uris":["http://zotero.org/users/1951115/items/P2D7GZW2"],"uri":["http://zotero.org/users/1951115/items/P2D7GZW2"],"itemData":{"id":276,"type":"report","title":"Human dimensions of the ecosystem approach to fisheries: an overview of context, concepts, tools and methods.","collection-title":"FAO Fisheries Technical Paper","publisher":"FAO","publisher-place":"Rome","page":"152","event-place":"Rome","number":"489","author":[{"family":"Young","given":"C","non-dropping-particle":"de"},{"family":"Charles","given":"A"},{"family":"Hjort","given":"A"}],"issued":{"date-parts":[["2008"]]}}}],"schema":"https://github.com/citation-style-language/schema/raw/master/csl-citation.json"} </w:instrText>
      </w:r>
      <w:r w:rsidR="00E3757A">
        <w:fldChar w:fldCharType="separate"/>
      </w:r>
      <w:r w:rsidR="00340913">
        <w:rPr>
          <w:noProof/>
        </w:rPr>
        <w:t>(Tallis et al. 2010; Christie et al. 2007; de Young, Charles, and Hjort 2008)</w:t>
      </w:r>
      <w:r w:rsidR="00E3757A">
        <w:fldChar w:fldCharType="end"/>
      </w:r>
      <w:r w:rsidR="00340913">
        <w:t>.  The goal</w:t>
      </w:r>
      <w:r w:rsidR="00D57972">
        <w:t>s of our synthesis are</w:t>
      </w:r>
      <w:r w:rsidR="00340913">
        <w:t xml:space="preserve"> to gauge the current status of the </w:t>
      </w:r>
      <w:r w:rsidR="00D57972">
        <w:t xml:space="preserve">use of ecosystem considerations in U.S. assessments, provide examples that can serve as a reference for others seeking to implement extended assessments, and consider more broadly how ecosystem information can be used as well as the institutional context in which assessments occur.  We suspect that all of </w:t>
      </w:r>
      <w:r w:rsidR="006F42C5">
        <w:t>these</w:t>
      </w:r>
      <w:r w:rsidR="00DF0E3E">
        <w:t xml:space="preserve"> </w:t>
      </w:r>
      <w:r w:rsidR="006F42C5">
        <w:t xml:space="preserve">contextual </w:t>
      </w:r>
      <w:r w:rsidR="00DF0E3E">
        <w:t xml:space="preserve">factors could influence how stock assessment models </w:t>
      </w:r>
      <w:r w:rsidR="00E5433E">
        <w:t xml:space="preserve">for </w:t>
      </w:r>
      <w:r w:rsidR="006F42C5">
        <w:t xml:space="preserve">fish </w:t>
      </w:r>
      <w:r w:rsidR="00E5433E">
        <w:t xml:space="preserve">species evolve as EBFM </w:t>
      </w:r>
      <w:r>
        <w:t>continues to advance</w:t>
      </w:r>
      <w:r w:rsidR="00E5433E">
        <w:t>.</w:t>
      </w:r>
    </w:p>
    <w:p w14:paraId="6D8C0522" w14:textId="6B885C92" w:rsidR="00C4077D" w:rsidRPr="00045E0A" w:rsidRDefault="00045E0A" w:rsidP="00BC2635">
      <w:pPr>
        <w:spacing w:line="480" w:lineRule="auto"/>
        <w:contextualSpacing/>
        <w:outlineLvl w:val="0"/>
        <w:rPr>
          <w:b/>
        </w:rPr>
      </w:pPr>
      <w:r w:rsidRPr="00045E0A">
        <w:rPr>
          <w:b/>
        </w:rPr>
        <w:t>Methods</w:t>
      </w:r>
    </w:p>
    <w:p w14:paraId="684FDEA2" w14:textId="609774A1" w:rsidR="00045E0A" w:rsidRDefault="00045E0A" w:rsidP="00463DAA">
      <w:pPr>
        <w:spacing w:line="480" w:lineRule="auto"/>
        <w:ind w:firstLine="720"/>
        <w:contextualSpacing/>
      </w:pPr>
      <w:r>
        <w:t>W</w:t>
      </w:r>
      <w:r w:rsidR="002D1780">
        <w:t>e reviewed over 200 stock assessments conducted by NOAA Fisheries and reviewed by the regional fishery management councils. We obtained a list of the most recent stock assessment for each Council-managed stock in federal waters from the NOAA Species Information System (SIS) database</w:t>
      </w:r>
      <w:r w:rsidR="00C44F26">
        <w:t xml:space="preserve"> (</w:t>
      </w:r>
      <w:r w:rsidR="00C44F26" w:rsidRPr="00C44F26">
        <w:t>https://www.st.nmfs.noaa.gov/sisPortal/</w:t>
      </w:r>
      <w:r w:rsidR="00C44F26">
        <w:t>)</w:t>
      </w:r>
      <w:r w:rsidR="002D1780">
        <w:t xml:space="preserve">.  </w:t>
      </w:r>
      <w:r w:rsidR="002D1780" w:rsidRPr="00463DAA">
        <w:t>The SIS database contains metadata on stock assessment models and stock status from 2000 to present.</w:t>
      </w:r>
      <w:r w:rsidR="002D1780">
        <w:t xml:space="preserve"> </w:t>
      </w:r>
      <w:r w:rsidR="00984EBF">
        <w:t xml:space="preserve">We controlled for variation in </w:t>
      </w:r>
      <w:r w:rsidR="00E77A5A">
        <w:t xml:space="preserve">model complexity by evaluating </w:t>
      </w:r>
      <w:r w:rsidR="00DE416E">
        <w:t>r</w:t>
      </w:r>
      <w:r w:rsidR="006A64FE">
        <w:t>eports that had, at a minimum, some sort of production model (assigned level 3 or higher in the database)</w:t>
      </w:r>
      <w:r w:rsidR="00E77A5A">
        <w:t>.</w:t>
      </w:r>
    </w:p>
    <w:p w14:paraId="28C39F32" w14:textId="78E80966" w:rsidR="002D1780" w:rsidRDefault="002D1780" w:rsidP="00463DAA">
      <w:pPr>
        <w:spacing w:line="480" w:lineRule="auto"/>
        <w:ind w:firstLine="720"/>
        <w:contextualSpacing/>
      </w:pPr>
      <w:r>
        <w:lastRenderedPageBreak/>
        <w:t xml:space="preserve">We </w:t>
      </w:r>
      <w:r w:rsidR="00463DAA">
        <w:t>examined</w:t>
      </w:r>
      <w:r>
        <w:t xml:space="preserve"> the extent to which </w:t>
      </w:r>
      <w:r w:rsidR="00045E0A">
        <w:t>each stock assessment report</w:t>
      </w:r>
      <w:r>
        <w:t xml:space="preserve"> incorporated </w:t>
      </w:r>
      <w:r w:rsidR="00463DAA">
        <w:t xml:space="preserve">information about the interaction of the target stock with its </w:t>
      </w:r>
      <w:r>
        <w:t xml:space="preserve">ecosystem </w:t>
      </w:r>
      <w:r w:rsidR="00463DAA">
        <w:t>and other fisheries.  We characterized si</w:t>
      </w:r>
      <w:r w:rsidR="006A64FE">
        <w:t>x</w:t>
      </w:r>
      <w:r w:rsidR="00463DAA">
        <w:t xml:space="preserve"> </w:t>
      </w:r>
      <w:r w:rsidR="006A64FE">
        <w:t xml:space="preserve">types of </w:t>
      </w:r>
      <w:r w:rsidR="00463DAA">
        <w:t xml:space="preserve">interactions: interactions with habitat or habitat requirements, environmental or </w:t>
      </w:r>
      <w:r>
        <w:t>climate interactions, interactions with prey, interactions with predators, bycatch of the target species in other fisheries, and bycatch of other species within the target species fishery. We chose these topic areas because we presumed they were the most relevant potential types of ecosystem interactions that would affect stock biomass and were therefore most likely to be included in assessments.</w:t>
      </w:r>
    </w:p>
    <w:p w14:paraId="73BF02F3" w14:textId="6130F152" w:rsidR="002D1780" w:rsidRDefault="002D1780" w:rsidP="00463DAA">
      <w:pPr>
        <w:spacing w:line="480" w:lineRule="auto"/>
        <w:ind w:firstLine="720"/>
        <w:contextualSpacing/>
      </w:pPr>
      <w:r>
        <w:t xml:space="preserve">We scored each </w:t>
      </w:r>
      <w:r w:rsidR="00463DAA">
        <w:t xml:space="preserve">category of </w:t>
      </w:r>
      <w:r>
        <w:t>ecosystem in</w:t>
      </w:r>
      <w:r w:rsidR="00E77A5A">
        <w:t>formation</w:t>
      </w:r>
      <w:r>
        <w:t xml:space="preserve"> on an ordinal scale from 1 to 3.  A score of 1 was given when the topic was mentioned in the </w:t>
      </w:r>
      <w:r w:rsidR="00463DAA">
        <w:t xml:space="preserve">stock assessment </w:t>
      </w:r>
      <w:r>
        <w:t xml:space="preserve">report as background information on the species.  We scored a report with a 2 for two cases: when quantitative data on the interaction were included in the report, but not used in </w:t>
      </w:r>
      <w:r w:rsidR="00463DAA">
        <w:t>any analyse</w:t>
      </w:r>
      <w:r>
        <w:t xml:space="preserve">s, or when the author made an explicit link between the </w:t>
      </w:r>
      <w:r w:rsidR="00463DAA">
        <w:t>ecosystem category</w:t>
      </w:r>
      <w:r>
        <w:t xml:space="preserve"> and assessment parameters or output.  For example, including </w:t>
      </w:r>
      <w:r w:rsidR="00463DAA">
        <w:t>numerical data</w:t>
      </w:r>
      <w:r>
        <w:t xml:space="preserve"> from diet studies on the target species would receive a score of 2, as would discussing a link between sea surface temperature and recruitment predictions.  The highest score, 3, was given in cases when the </w:t>
      </w:r>
      <w:r w:rsidR="00463DAA">
        <w:t>category</w:t>
      </w:r>
      <w:r>
        <w:t xml:space="preserve"> was explicitly included in the assessment model through data inputs or estimated parameters.</w:t>
      </w:r>
    </w:p>
    <w:p w14:paraId="675EDBE0" w14:textId="1851CF84" w:rsidR="00AC472F" w:rsidRDefault="00AC472F" w:rsidP="00B14696">
      <w:pPr>
        <w:spacing w:line="480" w:lineRule="auto"/>
        <w:ind w:firstLine="720"/>
        <w:contextualSpacing/>
      </w:pPr>
      <w:r>
        <w:t>It</w:t>
      </w:r>
      <w:r w:rsidR="002D1780">
        <w:t xml:space="preserve"> is unlikely that any report would score high in every category.  Given the step-wise progression of most assessment models, new components are generally only added as needed, or desired, by the technical scientific review committee or the stock assessment author.  </w:t>
      </w:r>
      <w:r>
        <w:t xml:space="preserve">Moreover, higher scores are not intended to be a judgement of the quality of an assessment.  In some cases, an initial screening of the available environmental variables may be sufficient to determine that inclusion of these variables in the stock assessment </w:t>
      </w:r>
      <w:r w:rsidR="004E19F8">
        <w:t>would</w:t>
      </w:r>
      <w:r>
        <w:t xml:space="preserve"> not improve model performance.  Thus, a model that includes these variables, which would receive a score of 3, is not necessarily more accurate or less biased than a model that does not</w:t>
      </w:r>
      <w:r w:rsidR="006A64FE">
        <w:t xml:space="preserve"> </w:t>
      </w:r>
      <w:r w:rsidR="006A64FE">
        <w:fldChar w:fldCharType="begin"/>
      </w:r>
      <w:r w:rsidR="00ED576B">
        <w:instrText xml:space="preserve"> ADDIN ZOTERO_ITEM CSL_CITATION {"citationID":"i61NRmIL","properties":{"formattedCitation":"(Punt 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6A64FE">
        <w:fldChar w:fldCharType="separate"/>
      </w:r>
      <w:r w:rsidR="006A64FE">
        <w:rPr>
          <w:noProof/>
        </w:rPr>
        <w:t>(Punt et al. 2014)</w:t>
      </w:r>
      <w:r w:rsidR="006A64FE">
        <w:fldChar w:fldCharType="end"/>
      </w:r>
      <w:r>
        <w:t>.</w:t>
      </w:r>
    </w:p>
    <w:p w14:paraId="3244B6D5" w14:textId="75C8F6FC" w:rsidR="002D1780" w:rsidRDefault="004E19F8" w:rsidP="004E19F8">
      <w:pPr>
        <w:spacing w:line="480" w:lineRule="auto"/>
        <w:ind w:firstLine="720"/>
        <w:contextualSpacing/>
      </w:pPr>
      <w:r>
        <w:t>Our scores</w:t>
      </w:r>
      <w:r w:rsidR="00463DAA">
        <w:t xml:space="preserve"> </w:t>
      </w:r>
      <w:r>
        <w:t xml:space="preserve">reflect the level of </w:t>
      </w:r>
      <w:r w:rsidR="002D1780">
        <w:t xml:space="preserve">consideration </w:t>
      </w:r>
      <w:r>
        <w:t xml:space="preserve">given to </w:t>
      </w:r>
      <w:r w:rsidR="002D1780">
        <w:t xml:space="preserve">each </w:t>
      </w:r>
      <w:r w:rsidR="00463DAA">
        <w:t>category</w:t>
      </w:r>
      <w:r w:rsidR="002D1780">
        <w:t xml:space="preserve"> of ecosystem interaction</w:t>
      </w:r>
      <w:r>
        <w:t xml:space="preserve"> as reflected in the final stock assessment report</w:t>
      </w:r>
      <w:r w:rsidR="002D1780">
        <w:t>, not whether the final model used for decision-making</w:t>
      </w:r>
      <w:r>
        <w:t xml:space="preserve"> included any of these factors</w:t>
      </w:r>
      <w:r w:rsidR="002D1780">
        <w:t xml:space="preserve">.  We did this out of a desire to record the consideration of new topics, not track the review process </w:t>
      </w:r>
      <w:r w:rsidR="00463DAA">
        <w:t>of new components of assessment models</w:t>
      </w:r>
      <w:r w:rsidR="002D1780">
        <w:t xml:space="preserve">. </w:t>
      </w:r>
    </w:p>
    <w:p w14:paraId="2B70E881" w14:textId="4E07C597" w:rsidR="00DB608A" w:rsidRDefault="00463DAA" w:rsidP="00DB608A">
      <w:pPr>
        <w:spacing w:line="480" w:lineRule="auto"/>
        <w:contextualSpacing/>
        <w:rPr>
          <w:i/>
        </w:rPr>
      </w:pPr>
      <w:r>
        <w:rPr>
          <w:i/>
        </w:rPr>
        <w:lastRenderedPageBreak/>
        <w:t>Potential explanatory factors: s</w:t>
      </w:r>
      <w:r w:rsidR="00DB608A" w:rsidRPr="00DB608A">
        <w:rPr>
          <w:i/>
        </w:rPr>
        <w:t>tock status</w:t>
      </w:r>
      <w:r>
        <w:rPr>
          <w:i/>
        </w:rPr>
        <w:t>, availability of diet data, life history types, and revenue</w:t>
      </w:r>
    </w:p>
    <w:p w14:paraId="6CD8B31A" w14:textId="2707C4E6" w:rsidR="00F5589F" w:rsidRPr="00F5589F" w:rsidRDefault="004B3030" w:rsidP="00DB608A">
      <w:pPr>
        <w:spacing w:line="480" w:lineRule="auto"/>
        <w:contextualSpacing/>
        <w:rPr>
          <w:i/>
        </w:rPr>
      </w:pPr>
      <w:r>
        <w:tab/>
        <w:t xml:space="preserve">We </w:t>
      </w:r>
      <w:r w:rsidR="00984EBF">
        <w:t>explored</w:t>
      </w:r>
      <w:r>
        <w:t xml:space="preserve"> </w:t>
      </w:r>
      <w:r w:rsidR="00984EBF">
        <w:t xml:space="preserve">how </w:t>
      </w:r>
      <w:r>
        <w:t>characteristics</w:t>
      </w:r>
      <w:r w:rsidR="00984EBF">
        <w:t xml:space="preserve"> of the target stocks and the context surrounding their management might influence their stock assessments by exploring four aspects.  First, we categorized </w:t>
      </w:r>
      <w:r w:rsidR="00DB608A">
        <w:t xml:space="preserve">stock </w:t>
      </w:r>
      <w:r w:rsidR="00984EBF">
        <w:t xml:space="preserve">status </w:t>
      </w:r>
      <w:r w:rsidR="00DB608A">
        <w:t xml:space="preserve">based on its designation during the period from 2001 to 2005.  We chose this period because NOAA’s Fish Stock Sustainability Index (FSSI) began tracking overfished status in 2001, and the oldest assessment in our database was from 2006. If the stock was </w:t>
      </w:r>
      <w:r w:rsidR="00E77A5A">
        <w:t>given</w:t>
      </w:r>
      <w:r w:rsidR="00DB608A">
        <w:t xml:space="preserve"> an overfished status designation during any one of those years, we considered it “overfished” for the purposes of this analysis.  </w:t>
      </w:r>
      <w:r w:rsidR="00984EBF">
        <w:t>Second, we explored the role of data availability on the potential to be able to include information on predators and prey</w:t>
      </w:r>
      <w:r w:rsidR="00E77A5A">
        <w:t xml:space="preserve"> of target stocks in assessment reports</w:t>
      </w:r>
      <w:r w:rsidR="00984EBF">
        <w:t xml:space="preserve"> by </w:t>
      </w:r>
      <w:r w:rsidR="00E77A5A">
        <w:t xml:space="preserve">characterizing the general availability of diet information by region. </w:t>
      </w:r>
      <w:r w:rsidR="00DB608A">
        <w:t>The Northeast Fisheries Science Center and Alaska Fisheries Science Center have long-standing stomach labs and sampling as part of the</w:t>
      </w:r>
      <w:r w:rsidR="00E77A5A">
        <w:t>ir</w:t>
      </w:r>
      <w:r w:rsidR="00DB608A">
        <w:t xml:space="preserve"> annual survey</w:t>
      </w:r>
      <w:r w:rsidR="00E77A5A">
        <w:t>s</w:t>
      </w:r>
      <w:r w:rsidR="00DB608A">
        <w:t>, while the other science centers have more opportunistic sampling and sup</w:t>
      </w:r>
      <w:r w:rsidR="00E77A5A">
        <w:t xml:space="preserve">port for diet studies, if any. Third, we </w:t>
      </w:r>
      <w:r w:rsidR="00F5589F">
        <w:t xml:space="preserve">categorized each target stock as one of four ecological “types” that combine information about taxonomy, habitat, and functional role in the ecosystem: small </w:t>
      </w:r>
      <w:proofErr w:type="spellStart"/>
      <w:r w:rsidR="00F5589F">
        <w:t>pelagics</w:t>
      </w:r>
      <w:proofErr w:type="spellEnd"/>
      <w:r w:rsidR="00F5589F">
        <w:t xml:space="preserve">, </w:t>
      </w:r>
      <w:proofErr w:type="spellStart"/>
      <w:r w:rsidR="00F5589F">
        <w:t>groundfis</w:t>
      </w:r>
      <w:r w:rsidR="00E77A5A">
        <w:t>h</w:t>
      </w:r>
      <w:proofErr w:type="spellEnd"/>
      <w:r w:rsidR="00E77A5A">
        <w:t>, benthic invertebrates, or medium</w:t>
      </w:r>
      <w:r w:rsidR="00F5589F">
        <w:t xml:space="preserve">/large </w:t>
      </w:r>
      <w:proofErr w:type="spellStart"/>
      <w:r w:rsidR="00F5589F">
        <w:t>pelagics</w:t>
      </w:r>
      <w:proofErr w:type="spellEnd"/>
      <w:r w:rsidR="00F5589F">
        <w:t>.</w:t>
      </w:r>
      <w:r w:rsidR="00E77A5A">
        <w:t xml:space="preserve"> </w:t>
      </w:r>
    </w:p>
    <w:p w14:paraId="1126D968" w14:textId="71FA5A3F" w:rsidR="002D1780" w:rsidRPr="00AD29D4" w:rsidRDefault="009B7F46" w:rsidP="00BC2635">
      <w:pPr>
        <w:spacing w:line="480" w:lineRule="auto"/>
        <w:contextualSpacing/>
        <w:outlineLvl w:val="0"/>
        <w:rPr>
          <w:b/>
        </w:rPr>
      </w:pPr>
      <w:r w:rsidRPr="00AD29D4">
        <w:rPr>
          <w:b/>
        </w:rPr>
        <w:t>Results</w:t>
      </w:r>
    </w:p>
    <w:p w14:paraId="1A6F34F6" w14:textId="1020B8E9" w:rsidR="002D1780" w:rsidRDefault="002D1780" w:rsidP="00AD29D4">
      <w:pPr>
        <w:spacing w:line="480" w:lineRule="auto"/>
        <w:ind w:firstLine="720"/>
        <w:contextualSpacing/>
      </w:pPr>
      <w:r>
        <w:t xml:space="preserve">The quality and quantity of inclusion of ecosystem interactions into </w:t>
      </w:r>
      <w:r w:rsidR="00BC2635">
        <w:t>206</w:t>
      </w:r>
      <w:r>
        <w:t xml:space="preserve"> recent stock assessments var</w:t>
      </w:r>
      <w:r w:rsidR="000D0644">
        <w:t>ied dramatically (Figure 1</w:t>
      </w:r>
      <w:r>
        <w:t xml:space="preserve">). Bycatch of the target species (40 percent of </w:t>
      </w:r>
      <w:r w:rsidR="00BC2635">
        <w:t>assessments</w:t>
      </w:r>
      <w:r>
        <w:t>) was the most common interaction included in quantitative approaches</w:t>
      </w:r>
      <w:r w:rsidR="009B7F46">
        <w:t xml:space="preserve">. </w:t>
      </w:r>
      <w:r>
        <w:t>Explicit and quantitative incorporation of other interactions into assessments was less common</w:t>
      </w:r>
      <w:r w:rsidR="00570813">
        <w:t>, but 24 percent of assessment reports included at least one ecosystem factor quantitatively</w:t>
      </w:r>
      <w:r>
        <w:t xml:space="preserve">. </w:t>
      </w:r>
      <w:r w:rsidR="00BC2635">
        <w:t>Eleven</w:t>
      </w:r>
      <w:r>
        <w:t xml:space="preserve"> percent of stock assessments included habitat</w:t>
      </w:r>
      <w:r w:rsidR="00BC2635">
        <w:t>, 14 percent included environmental</w:t>
      </w:r>
      <w:r>
        <w:t xml:space="preserve"> or oceanographic conditions, while </w:t>
      </w:r>
      <w:r w:rsidR="00BC2635">
        <w:t>1</w:t>
      </w:r>
      <w:r>
        <w:t xml:space="preserve"> percent included </w:t>
      </w:r>
      <w:r w:rsidR="000D0644">
        <w:t xml:space="preserve">the effects of </w:t>
      </w:r>
      <w:r>
        <w:t xml:space="preserve">predation.  </w:t>
      </w:r>
      <w:r w:rsidR="00182A9B">
        <w:t xml:space="preserve">Bycatch of other species and competition were never </w:t>
      </w:r>
      <w:r>
        <w:t>incorporated quantitative</w:t>
      </w:r>
      <w:r w:rsidR="00182A9B">
        <w:t>ly</w:t>
      </w:r>
      <w:r>
        <w:t>.</w:t>
      </w:r>
    </w:p>
    <w:p w14:paraId="6DD01DCB" w14:textId="60054270" w:rsidR="003C6A97" w:rsidRDefault="00BA2DEE" w:rsidP="00AD29D4">
      <w:pPr>
        <w:spacing w:line="480" w:lineRule="auto"/>
        <w:ind w:firstLine="720"/>
        <w:contextualSpacing/>
      </w:pPr>
      <w:r>
        <w:t>Most a</w:t>
      </w:r>
      <w:r w:rsidR="00AF632A">
        <w:t xml:space="preserve">ssessments that scored a 3 in one </w:t>
      </w:r>
      <w:r w:rsidR="00C065BA">
        <w:t xml:space="preserve">or </w:t>
      </w:r>
      <w:r w:rsidR="00AF632A">
        <w:t>more categories in</w:t>
      </w:r>
      <w:r>
        <w:t xml:space="preserve">cluded ecosystem information to filter or correct observations of the </w:t>
      </w:r>
      <w:r w:rsidR="006E671C">
        <w:t xml:space="preserve">assessed </w:t>
      </w:r>
      <w:r>
        <w:t xml:space="preserve">species in fishery dependent or independent surveys </w:t>
      </w:r>
      <w:r w:rsidR="00AC0C3B">
        <w:t xml:space="preserve">(Table </w:t>
      </w:r>
      <w:r w:rsidR="00B4089A">
        <w:t>S</w:t>
      </w:r>
      <w:r w:rsidR="00AC0C3B">
        <w:t>1)</w:t>
      </w:r>
      <w:r w:rsidR="006A64FE">
        <w:t xml:space="preserve">.  </w:t>
      </w:r>
      <w:r w:rsidR="00EE4EFA">
        <w:t>Of 22 assessments that included habitat,</w:t>
      </w:r>
      <w:r w:rsidR="003C6A97">
        <w:t xml:space="preserve"> 18</w:t>
      </w:r>
      <w:r>
        <w:t xml:space="preserve"> used </w:t>
      </w:r>
      <w:r w:rsidR="003318DA">
        <w:t>habitat factors to filter observations or correct catchability.  In those assessments</w:t>
      </w:r>
      <w:r w:rsidR="006E671C">
        <w:t>,</w:t>
      </w:r>
      <w:r w:rsidR="003318DA">
        <w:t xml:space="preserve"> habitat was characterized by </w:t>
      </w:r>
      <w:r>
        <w:t xml:space="preserve">bottom depth, bottom type, </w:t>
      </w:r>
      <w:r>
        <w:lastRenderedPageBreak/>
        <w:t xml:space="preserve">or the presence of co-occurring species.  </w:t>
      </w:r>
      <w:r w:rsidR="003C6A97">
        <w:t>Three</w:t>
      </w:r>
      <w:r>
        <w:t xml:space="preserve"> assessments </w:t>
      </w:r>
      <w:r w:rsidR="003C6A97">
        <w:t xml:space="preserve">for invertebrate bivalves (Atlantic </w:t>
      </w:r>
      <w:proofErr w:type="spellStart"/>
      <w:r w:rsidR="003C6A97">
        <w:t>surfclam</w:t>
      </w:r>
      <w:proofErr w:type="spellEnd"/>
      <w:r w:rsidR="003C6A97">
        <w:t xml:space="preserve">, ocean quahog, sea scallop) </w:t>
      </w:r>
      <w:r>
        <w:t xml:space="preserve">included total habitat area </w:t>
      </w:r>
      <w:r w:rsidR="003C6A97">
        <w:t xml:space="preserve">to inform the biomass estimate. One assessment (Gulf of Alaska demersal shelf rockfish) used the area of rocky habitat as a multiplier for densities observed in the survey. </w:t>
      </w:r>
    </w:p>
    <w:p w14:paraId="5877FF22" w14:textId="2A0ED10B" w:rsidR="00686FBE" w:rsidRDefault="00686FBE" w:rsidP="00AD29D4">
      <w:pPr>
        <w:spacing w:line="480" w:lineRule="auto"/>
        <w:ind w:firstLine="720"/>
        <w:contextualSpacing/>
      </w:pPr>
      <w:r>
        <w:t>Twenty-nine a</w:t>
      </w:r>
      <w:r w:rsidR="00312801">
        <w:t>ssessment models</w:t>
      </w:r>
      <w:r w:rsidR="00AC0C3B">
        <w:t xml:space="preserve"> </w:t>
      </w:r>
      <w:r w:rsidR="00312801">
        <w:t xml:space="preserve">quantitatively </w:t>
      </w:r>
      <w:r w:rsidR="00AC0C3B">
        <w:t>included climate</w:t>
      </w:r>
      <w:r>
        <w:t>, and</w:t>
      </w:r>
      <w:r w:rsidR="00AC0C3B">
        <w:t xml:space="preserve"> </w:t>
      </w:r>
      <w:r w:rsidR="00312801">
        <w:t xml:space="preserve">did so in more diverse ways than </w:t>
      </w:r>
      <w:r w:rsidR="005A7595">
        <w:t xml:space="preserve">for </w:t>
      </w:r>
      <w:r w:rsidR="00312801">
        <w:t xml:space="preserve">habitat.  </w:t>
      </w:r>
      <w:r>
        <w:t>About half used temperature as a covariate for catchability or an index of abundance.  Four salmon stock assessments used environmental covariates to forecast returns. Five assessments used temperature or other environmental indices to predict recruitment.  Growth was modeled as temperature-dependent in one assessment</w:t>
      </w:r>
      <w:r w:rsidR="009E6E42">
        <w:t xml:space="preserve"> (Bering Sea-Aleutian Islands yellowfin sole)</w:t>
      </w:r>
      <w:r>
        <w:t>, and in another</w:t>
      </w:r>
      <w:r w:rsidR="009E6E42">
        <w:t xml:space="preserve"> </w:t>
      </w:r>
      <w:proofErr w:type="gramStart"/>
      <w:r w:rsidR="009E6E42">
        <w:t>growth</w:t>
      </w:r>
      <w:proofErr w:type="gramEnd"/>
      <w:r w:rsidR="009E6E42">
        <w:t xml:space="preserve"> was time-varying with </w:t>
      </w:r>
      <w:r>
        <w:t>PDO regimes</w:t>
      </w:r>
      <w:r w:rsidR="009E6E42">
        <w:t xml:space="preserve"> (Southern Pacific Coast </w:t>
      </w:r>
      <w:proofErr w:type="spellStart"/>
      <w:r w:rsidR="009E6E42">
        <w:t>chilipepper</w:t>
      </w:r>
      <w:proofErr w:type="spellEnd"/>
      <w:r w:rsidR="009E6E42">
        <w:t xml:space="preserve"> rockfish)</w:t>
      </w:r>
      <w:r>
        <w:t>.</w:t>
      </w:r>
      <w:r w:rsidR="005F5B6A">
        <w:t xml:space="preserve"> Gulf of Mexico Gag uses an environmentally driven mortality parameter to </w:t>
      </w:r>
      <w:r w:rsidR="005A7595">
        <w:t xml:space="preserve">account for red-tide events.  Catches were assigned to U.S. or Mexican fleets based on temperature in the Pacific sardine assessment. </w:t>
      </w:r>
    </w:p>
    <w:p w14:paraId="76076E45" w14:textId="58A69BF7" w:rsidR="006A64FE" w:rsidRDefault="00A81A44" w:rsidP="00AD29D4">
      <w:pPr>
        <w:spacing w:line="480" w:lineRule="auto"/>
        <w:ind w:firstLine="720"/>
        <w:contextualSpacing/>
      </w:pPr>
      <w:r>
        <w:t>Predation was included quantitatively in three ass</w:t>
      </w:r>
      <w:r w:rsidR="00F033B4">
        <w:t>essment reports</w:t>
      </w:r>
      <w:r>
        <w:t xml:space="preserve">. </w:t>
      </w:r>
      <w:r w:rsidR="00F033B4">
        <w:t xml:space="preserve">Time-varying natural mortality informed by predator abundance was investigated for </w:t>
      </w:r>
      <w:r>
        <w:t>butterfish</w:t>
      </w:r>
      <w:r w:rsidR="00F033B4">
        <w:t xml:space="preserve"> and Atlantic herring</w:t>
      </w:r>
      <w:r w:rsidR="00225846">
        <w:t xml:space="preserve"> (but were not retained in the final model)</w:t>
      </w:r>
      <w:r w:rsidR="00F033B4">
        <w:t xml:space="preserve">. </w:t>
      </w:r>
      <w:r w:rsidR="00225846">
        <w:t xml:space="preserve">Predator abundance was used as an indicator of year-class strength for </w:t>
      </w:r>
      <w:proofErr w:type="spellStart"/>
      <w:r w:rsidR="00225846">
        <w:t>shortbelly</w:t>
      </w:r>
      <w:proofErr w:type="spellEnd"/>
      <w:r w:rsidR="00225846">
        <w:t xml:space="preserve"> rockfish.  The Atlantic herring assessment also investigated an index of an egg predator to predict recruitment.</w:t>
      </w:r>
    </w:p>
    <w:p w14:paraId="374F9477" w14:textId="08B2DB0C" w:rsidR="002D1780" w:rsidRDefault="00BC2635" w:rsidP="001D0777">
      <w:pPr>
        <w:spacing w:line="480" w:lineRule="auto"/>
        <w:contextualSpacing/>
      </w:pPr>
      <w:r w:rsidRPr="00BC2635">
        <w:rPr>
          <w:noProof/>
        </w:rPr>
        <w:drawing>
          <wp:inline distT="0" distB="0" distL="0" distR="0" wp14:anchorId="508A1428" wp14:editId="195E409C">
            <wp:extent cx="5486400" cy="26276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86400" cy="2627630"/>
                    </a:xfrm>
                    <a:prstGeom prst="rect">
                      <a:avLst/>
                    </a:prstGeom>
                  </pic:spPr>
                </pic:pic>
              </a:graphicData>
            </a:graphic>
          </wp:inline>
        </w:drawing>
      </w:r>
    </w:p>
    <w:p w14:paraId="02FF5D92" w14:textId="4B7E240A" w:rsidR="002D1780" w:rsidRDefault="002D1780" w:rsidP="001D0777">
      <w:pPr>
        <w:spacing w:line="480" w:lineRule="auto"/>
        <w:contextualSpacing/>
      </w:pPr>
      <w:r w:rsidRPr="00AD29D4">
        <w:rPr>
          <w:b/>
        </w:rPr>
        <w:lastRenderedPageBreak/>
        <w:t xml:space="preserve">Figure </w:t>
      </w:r>
      <w:r w:rsidR="00DC40D6">
        <w:rPr>
          <w:b/>
        </w:rPr>
        <w:t>1</w:t>
      </w:r>
      <w:r>
        <w:t>. Inclusion of ecosystem interactions across interaction types.  Each bar represents the p</w:t>
      </w:r>
      <w:r w:rsidR="00BC2635">
        <w:t>roportion</w:t>
      </w:r>
      <w:r>
        <w:t xml:space="preserve"> of assessment reports that received each score across topics (n=</w:t>
      </w:r>
      <w:r w:rsidR="00BC2635">
        <w:t>206</w:t>
      </w:r>
      <w:r>
        <w:t xml:space="preserve">).  </w:t>
      </w:r>
      <w:r w:rsidR="00423877">
        <w:t xml:space="preserve">Shading increases with scores: </w:t>
      </w:r>
      <w:r>
        <w:t xml:space="preserve">background information (1), qualitative inclusion of information (2), or quantitative inclusion (3). </w:t>
      </w:r>
    </w:p>
    <w:p w14:paraId="67A09641" w14:textId="1A9E7132" w:rsidR="00107DC5" w:rsidRDefault="00016346" w:rsidP="00AD29D4">
      <w:pPr>
        <w:spacing w:line="480" w:lineRule="auto"/>
        <w:ind w:firstLine="720"/>
        <w:contextualSpacing/>
      </w:pPr>
      <w:r>
        <w:t xml:space="preserve">Qualitative inclusion of ecosystem considerations </w:t>
      </w:r>
      <w:proofErr w:type="gramStart"/>
      <w:r>
        <w:t>were</w:t>
      </w:r>
      <w:proofErr w:type="gramEnd"/>
      <w:r>
        <w:t xml:space="preserve"> more common than quantitative for some categories, but not all. Incorporating ecosystem considerations qualitatively occurred more frequently than quantitatively for diet, predation, and bycatch of other species.  Quantitative approaches were more common than qualitative for habitat, climate, and bycatch of the target species </w:t>
      </w:r>
      <w:r w:rsidR="00077C74">
        <w:t>(Figure 1</w:t>
      </w:r>
      <w:r w:rsidR="002D1780">
        <w:t xml:space="preserve">). </w:t>
      </w:r>
    </w:p>
    <w:p w14:paraId="19B55055" w14:textId="4A50192F" w:rsidR="002D1780" w:rsidRDefault="002D1780" w:rsidP="00AD29D4">
      <w:pPr>
        <w:spacing w:line="480" w:lineRule="auto"/>
        <w:ind w:firstLine="720"/>
        <w:contextualSpacing/>
      </w:pPr>
      <w:r>
        <w:t xml:space="preserve">Including ecosystem interactions as background information was the most common approach in all categories except for bycatch of </w:t>
      </w:r>
      <w:r w:rsidR="006E671C">
        <w:t>the assessed</w:t>
      </w:r>
      <w:r>
        <w:t xml:space="preserve"> species. Habitat (</w:t>
      </w:r>
      <w:r w:rsidR="00107DC5">
        <w:t>68</w:t>
      </w:r>
      <w:r>
        <w:t xml:space="preserve"> percent) and predation </w:t>
      </w:r>
      <w:r w:rsidR="00107DC5">
        <w:t xml:space="preserve">(49 percent) </w:t>
      </w:r>
      <w:r>
        <w:t xml:space="preserve">interactions were </w:t>
      </w:r>
      <w:r w:rsidR="000A0ED8">
        <w:t xml:space="preserve">most frequently included in </w:t>
      </w:r>
      <w:r>
        <w:t>background</w:t>
      </w:r>
      <w:r w:rsidR="00107DC5">
        <w:t xml:space="preserve"> information</w:t>
      </w:r>
      <w:r>
        <w:t xml:space="preserve">.  </w:t>
      </w:r>
      <w:r w:rsidR="00107DC5">
        <w:t xml:space="preserve">Bycatch of other species was mentioned in 30 percent of assessment reports and environmental interactions were mentioned in 23 percent of the reports. </w:t>
      </w:r>
      <w:r>
        <w:t xml:space="preserve">Competition was rarely </w:t>
      </w:r>
      <w:r w:rsidR="00107DC5">
        <w:t>mentioned</w:t>
      </w:r>
      <w:r>
        <w:t xml:space="preserve"> (5 percent)</w:t>
      </w:r>
      <w:r w:rsidR="000A0ED8">
        <w:t xml:space="preserve">, and we did not include it in the </w:t>
      </w:r>
      <w:r w:rsidR="006A64FE">
        <w:t>remaining</w:t>
      </w:r>
      <w:r w:rsidR="000A0ED8">
        <w:t xml:space="preserve"> </w:t>
      </w:r>
      <w:r w:rsidR="00107DC5">
        <w:t>graphs</w:t>
      </w:r>
      <w:r>
        <w:t>.</w:t>
      </w:r>
    </w:p>
    <w:p w14:paraId="0A8E83CB" w14:textId="036DAFF5" w:rsidR="002D1780" w:rsidRPr="00DB608A" w:rsidRDefault="00DB608A" w:rsidP="00BC2635">
      <w:pPr>
        <w:spacing w:line="480" w:lineRule="auto"/>
        <w:contextualSpacing/>
        <w:outlineLvl w:val="0"/>
        <w:rPr>
          <w:i/>
        </w:rPr>
      </w:pPr>
      <w:r>
        <w:rPr>
          <w:i/>
        </w:rPr>
        <w:t>Stock status</w:t>
      </w:r>
      <w:r w:rsidR="002D1780" w:rsidRPr="00AD29D4">
        <w:rPr>
          <w:i/>
        </w:rPr>
        <w:t xml:space="preserve"> </w:t>
      </w:r>
    </w:p>
    <w:p w14:paraId="1862AF08" w14:textId="79B8B284" w:rsidR="002D1780" w:rsidRDefault="007231C4" w:rsidP="000A0ED8">
      <w:pPr>
        <w:spacing w:line="480" w:lineRule="auto"/>
        <w:ind w:firstLine="720"/>
        <w:contextualSpacing/>
      </w:pPr>
      <w:r>
        <w:t xml:space="preserve">Our hypothesis that overfished status may lead to increased inclusion of ecosystem information was supported for some ecosystem and fishery interactions, but not others.  Bycatch of the target species was more frequently included in assessments for overfished species (Figure 2). Qualitative inclusion of climate influences was more common for overfished stocks, but not for quantitative approaches.  </w:t>
      </w:r>
      <w:r w:rsidR="002D1780">
        <w:t xml:space="preserve">We saw </w:t>
      </w:r>
      <w:r>
        <w:t>little</w:t>
      </w:r>
      <w:r w:rsidR="002D1780">
        <w:t xml:space="preserve"> difference in </w:t>
      </w:r>
      <w:r>
        <w:t xml:space="preserve">the inclusion of habitat, </w:t>
      </w:r>
      <w:r w:rsidR="002D1780">
        <w:t>predation</w:t>
      </w:r>
      <w:r>
        <w:t>,</w:t>
      </w:r>
      <w:r w:rsidR="002D1780">
        <w:t xml:space="preserve"> or diet in stock assessments regardless of overfished status. </w:t>
      </w:r>
    </w:p>
    <w:p w14:paraId="1CE186CC" w14:textId="77777777" w:rsidR="002D1780" w:rsidRDefault="002D1780" w:rsidP="001D0777">
      <w:pPr>
        <w:spacing w:line="480" w:lineRule="auto"/>
        <w:contextualSpacing/>
      </w:pPr>
      <w:r>
        <w:t xml:space="preserve"> </w:t>
      </w:r>
    </w:p>
    <w:p w14:paraId="12FCFF21" w14:textId="325C3E8F" w:rsidR="002D1780" w:rsidRDefault="00C7273B" w:rsidP="001D0777">
      <w:pPr>
        <w:spacing w:line="480" w:lineRule="auto"/>
        <w:contextualSpacing/>
      </w:pPr>
      <w:r w:rsidRPr="00C7273B">
        <w:rPr>
          <w:noProof/>
        </w:rPr>
        <w:lastRenderedPageBreak/>
        <w:drawing>
          <wp:inline distT="0" distB="0" distL="0" distR="0" wp14:anchorId="17D8C194" wp14:editId="28FD3535">
            <wp:extent cx="5486400" cy="38011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3801110"/>
                    </a:xfrm>
                    <a:prstGeom prst="rect">
                      <a:avLst/>
                    </a:prstGeom>
                  </pic:spPr>
                </pic:pic>
              </a:graphicData>
            </a:graphic>
          </wp:inline>
        </w:drawing>
      </w:r>
    </w:p>
    <w:p w14:paraId="0ED43F40" w14:textId="703D9B45" w:rsidR="002D1780" w:rsidRDefault="00423877" w:rsidP="001D0777">
      <w:pPr>
        <w:spacing w:line="480" w:lineRule="auto"/>
        <w:contextualSpacing/>
      </w:pPr>
      <w:r>
        <w:rPr>
          <w:b/>
        </w:rPr>
        <w:t>Figure 2</w:t>
      </w:r>
      <w:r w:rsidR="002D1780" w:rsidRPr="00F5589F">
        <w:rPr>
          <w:b/>
        </w:rPr>
        <w:t>.</w:t>
      </w:r>
      <w:r w:rsidR="002D1780">
        <w:t xml:space="preserve">  Stocks that were in an overfished state for some part of 2001-2005 had relatively higher scores on their assessments for accounting for bycatch of the target species, habitat interactions, and environmental/climate interactions. </w:t>
      </w:r>
      <w:r>
        <w:t>Bar</w:t>
      </w:r>
      <w:r w:rsidR="002D1780">
        <w:t xml:space="preserve"> plots show the </w:t>
      </w:r>
      <w:r>
        <w:t>proportion of scores</w:t>
      </w:r>
      <w:r w:rsidR="002D1780">
        <w:t xml:space="preserve"> within each category</w:t>
      </w:r>
      <w:r>
        <w:t xml:space="preserve"> (</w:t>
      </w:r>
      <w:r w:rsidR="000D46F9">
        <w:t>None</w:t>
      </w:r>
      <w:r>
        <w:t xml:space="preserve">= 0, Background </w:t>
      </w:r>
      <w:proofErr w:type="gramStart"/>
      <w:r>
        <w:t>=  1</w:t>
      </w:r>
      <w:proofErr w:type="gramEnd"/>
      <w:r>
        <w:t>, Qualitative = 2, Quantitative=3)</w:t>
      </w:r>
    </w:p>
    <w:p w14:paraId="7F8B3ECE" w14:textId="1F510B9F" w:rsidR="002D1780" w:rsidRPr="00DB608A" w:rsidRDefault="00DB608A" w:rsidP="00BC2635">
      <w:pPr>
        <w:spacing w:line="480" w:lineRule="auto"/>
        <w:contextualSpacing/>
        <w:outlineLvl w:val="0"/>
        <w:rPr>
          <w:i/>
        </w:rPr>
      </w:pPr>
      <w:r w:rsidRPr="00DB608A">
        <w:rPr>
          <w:i/>
        </w:rPr>
        <w:t xml:space="preserve">Availability of diet data </w:t>
      </w:r>
    </w:p>
    <w:p w14:paraId="1BF56CC2" w14:textId="58442EF7" w:rsidR="002D1780" w:rsidRDefault="002E782D" w:rsidP="00423877">
      <w:pPr>
        <w:spacing w:line="480" w:lineRule="auto"/>
        <w:ind w:firstLine="720"/>
        <w:contextualSpacing/>
      </w:pPr>
      <w:r>
        <w:t xml:space="preserve">We found support for our hypothesis that data availability may be reflected in what information is considered in stock assessments. </w:t>
      </w:r>
      <w:r w:rsidR="002D1780">
        <w:t xml:space="preserve">When we grouped assessment scores by the availability of an on-site diet lab, we saw higher scores for the inclusion of diet and predation interactions into stock assessments in those science centers that had long histories of supporting </w:t>
      </w:r>
      <w:r w:rsidR="00381351">
        <w:t>research</w:t>
      </w:r>
      <w:r w:rsidR="002D1780">
        <w:t xml:space="preserve"> on trophic interactions</w:t>
      </w:r>
      <w:r w:rsidR="00ED576B">
        <w:t xml:space="preserve"> (Alaska and Northeast, </w:t>
      </w:r>
      <w:r w:rsidR="00423877">
        <w:t>Figure 3</w:t>
      </w:r>
      <w:r w:rsidR="002D1780">
        <w:t xml:space="preserve">).  </w:t>
      </w:r>
      <w:r w:rsidR="00D65463">
        <w:t xml:space="preserve">A score of 2 or above for diet occurred in </w:t>
      </w:r>
      <w:r>
        <w:t xml:space="preserve">2 assessments coming out of fisheries science centers without diet labs and 23 assessments from centers with diet labs.  For predation, 22 assessments had scores of 2 or above from centers with diet labs. Only four assessments from centers without diet labs had scores </w:t>
      </w:r>
      <w:r w:rsidR="00C34095">
        <w:t>of 2 or above for predation</w:t>
      </w:r>
      <w:r w:rsidR="002D1780">
        <w:t xml:space="preserve">.  </w:t>
      </w:r>
    </w:p>
    <w:p w14:paraId="315A1523" w14:textId="379E51FA" w:rsidR="002D1780" w:rsidRDefault="005B4EDA" w:rsidP="001D0777">
      <w:pPr>
        <w:spacing w:line="480" w:lineRule="auto"/>
        <w:contextualSpacing/>
      </w:pPr>
      <w:r w:rsidRPr="005B4EDA">
        <w:rPr>
          <w:noProof/>
        </w:rPr>
        <w:lastRenderedPageBreak/>
        <w:drawing>
          <wp:inline distT="0" distB="0" distL="0" distR="0" wp14:anchorId="383C1246" wp14:editId="20BF0928">
            <wp:extent cx="4636135" cy="3212026"/>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43013" cy="3216791"/>
                    </a:xfrm>
                    <a:prstGeom prst="rect">
                      <a:avLst/>
                    </a:prstGeom>
                  </pic:spPr>
                </pic:pic>
              </a:graphicData>
            </a:graphic>
          </wp:inline>
        </w:drawing>
      </w:r>
      <w:r w:rsidR="002D1780">
        <w:br w:type="textWrapping" w:clear="all"/>
      </w:r>
      <w:r w:rsidR="00423877" w:rsidRPr="00423877">
        <w:rPr>
          <w:b/>
        </w:rPr>
        <w:t>Figure 3</w:t>
      </w:r>
      <w:r w:rsidR="002D1780">
        <w:t>.  The inc</w:t>
      </w:r>
      <w:r w:rsidR="00423877">
        <w:t>orporation of prey and predation</w:t>
      </w:r>
      <w:r w:rsidR="002D1780">
        <w:t xml:space="preserve"> into stock assessment</w:t>
      </w:r>
      <w:r w:rsidR="00423877">
        <w:t>s</w:t>
      </w:r>
      <w:r w:rsidR="002D1780">
        <w:t xml:space="preserve"> may be explained by data availability.  </w:t>
      </w:r>
      <w:r w:rsidR="00423877">
        <w:t>Bar</w:t>
      </w:r>
      <w:r w:rsidR="002D1780">
        <w:t xml:space="preserve"> plots show the </w:t>
      </w:r>
      <w:r w:rsidR="00423877">
        <w:t>proportion</w:t>
      </w:r>
      <w:r w:rsidR="002D1780">
        <w:t xml:space="preserve"> of assessments that receive</w:t>
      </w:r>
      <w:r w:rsidR="00423877">
        <w:t>d</w:t>
      </w:r>
      <w:r w:rsidR="002D1780">
        <w:t xml:space="preserve"> each score as a function of the co-occurrence of a diet lab at the scien</w:t>
      </w:r>
      <w:r w:rsidR="00423877">
        <w:t>ce center where the assessment wa</w:t>
      </w:r>
      <w:r w:rsidR="002D1780">
        <w:t xml:space="preserve">s done. </w:t>
      </w:r>
    </w:p>
    <w:p w14:paraId="67E99E34" w14:textId="42518AC9" w:rsidR="002D1780" w:rsidRPr="00F5589F" w:rsidRDefault="00F5589F" w:rsidP="001D0777">
      <w:pPr>
        <w:spacing w:line="480" w:lineRule="auto"/>
        <w:contextualSpacing/>
        <w:rPr>
          <w:i/>
        </w:rPr>
      </w:pPr>
      <w:r w:rsidRPr="00F5589F">
        <w:rPr>
          <w:i/>
        </w:rPr>
        <w:t xml:space="preserve">Target species life history </w:t>
      </w:r>
    </w:p>
    <w:p w14:paraId="08671D77" w14:textId="6029F2D1" w:rsidR="002D1780" w:rsidRPr="00176CCD" w:rsidRDefault="009028A1" w:rsidP="00423877">
      <w:pPr>
        <w:spacing w:line="480" w:lineRule="auto"/>
        <w:ind w:firstLine="720"/>
        <w:contextualSpacing/>
      </w:pPr>
      <w:r>
        <w:t xml:space="preserve">We hypothesized that life history characteristics may influence what types of ecosystem interactions are considered in assessments, and found support for this for predation but </w:t>
      </w:r>
      <w:proofErr w:type="spellStart"/>
      <w:r>
        <w:t>not</w:t>
      </w:r>
      <w:proofErr w:type="spellEnd"/>
      <w:r>
        <w:t xml:space="preserve"> other categories (Figure 4). Predation was included quantitatively only for species we categorized as forage, and over 50 percent of assessment</w:t>
      </w:r>
      <w:r w:rsidR="00D71FBF">
        <w:t>s</w:t>
      </w:r>
      <w:r>
        <w:t xml:space="preserve"> for forage species incorporated predation at least qualitatively.  </w:t>
      </w:r>
      <w:r w:rsidR="00D71FBF">
        <w:t xml:space="preserve">Quantitative inclusion of climate factors was also highest for forage species, but the proportion of assessments scored 2 or higher were similar across forage, demersal, and benthic invertebrate species.  Habitat considerations followed a similar pattern, but were most frequent for invertebrates. Pelagic species had the lowest levels of inclusion of ecosystem and fishery interactions across all types. </w:t>
      </w:r>
    </w:p>
    <w:p w14:paraId="76E21945" w14:textId="32BF8E24" w:rsidR="002D1780" w:rsidRDefault="009028A1" w:rsidP="001D0777">
      <w:pPr>
        <w:spacing w:line="480" w:lineRule="auto"/>
        <w:contextualSpacing/>
      </w:pPr>
      <w:r w:rsidRPr="009028A1">
        <w:rPr>
          <w:noProof/>
        </w:rPr>
        <w:lastRenderedPageBreak/>
        <w:drawing>
          <wp:inline distT="0" distB="0" distL="0" distR="0" wp14:anchorId="79BCBBD0" wp14:editId="63E33D03">
            <wp:extent cx="4509135" cy="3124037"/>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17557" cy="3129872"/>
                    </a:xfrm>
                    <a:prstGeom prst="rect">
                      <a:avLst/>
                    </a:prstGeom>
                  </pic:spPr>
                </pic:pic>
              </a:graphicData>
            </a:graphic>
          </wp:inline>
        </w:drawing>
      </w:r>
    </w:p>
    <w:p w14:paraId="5AF0715D" w14:textId="0A0537D8" w:rsidR="002D1780" w:rsidRDefault="002D1780" w:rsidP="001D0777">
      <w:pPr>
        <w:spacing w:line="480" w:lineRule="auto"/>
        <w:contextualSpacing/>
      </w:pPr>
      <w:r w:rsidRPr="00F5589F">
        <w:rPr>
          <w:b/>
        </w:rPr>
        <w:t xml:space="preserve">Figure </w:t>
      </w:r>
      <w:r w:rsidR="00861284">
        <w:rPr>
          <w:b/>
        </w:rPr>
        <w:t>4</w:t>
      </w:r>
      <w:r>
        <w:t xml:space="preserve">. Assessment scores </w:t>
      </w:r>
      <w:r w:rsidR="000D46F9">
        <w:t xml:space="preserve">for six categories of fishery system information, separated </w:t>
      </w:r>
      <w:r>
        <w:t xml:space="preserve">by </w:t>
      </w:r>
      <w:r w:rsidR="000D46F9">
        <w:t>the ecological type of the assessed species. Legend as in Fig 2.</w:t>
      </w:r>
    </w:p>
    <w:p w14:paraId="647EA98F" w14:textId="77777777" w:rsidR="005C1CE9" w:rsidRDefault="009B7F46" w:rsidP="005C1CE9">
      <w:pPr>
        <w:spacing w:line="480" w:lineRule="auto"/>
        <w:contextualSpacing/>
        <w:outlineLvl w:val="0"/>
        <w:rPr>
          <w:b/>
        </w:rPr>
      </w:pPr>
      <w:r w:rsidRPr="009B7F46">
        <w:rPr>
          <w:b/>
        </w:rPr>
        <w:t>Discussion</w:t>
      </w:r>
    </w:p>
    <w:p w14:paraId="57347E7A" w14:textId="418AA41C" w:rsidR="005C1CE9" w:rsidRDefault="005C1CE9" w:rsidP="005C1CE9">
      <w:pPr>
        <w:spacing w:line="480" w:lineRule="auto"/>
        <w:ind w:firstLine="720"/>
        <w:contextualSpacing/>
        <w:outlineLvl w:val="0"/>
      </w:pPr>
      <w:r>
        <w:t>O</w:t>
      </w:r>
      <w:r w:rsidR="00D71FBF">
        <w:t xml:space="preserve">ur review of over 200 U.S. stock assessments </w:t>
      </w:r>
      <w:r>
        <w:t>demonstrates</w:t>
      </w:r>
      <w:r w:rsidR="00D71FBF">
        <w:t xml:space="preserve"> progress </w:t>
      </w:r>
      <w:r>
        <w:t>on incorporating</w:t>
      </w:r>
      <w:r w:rsidR="00D71FBF">
        <w:t xml:space="preserve"> interactions among fisheries and with the biophysical environment</w:t>
      </w:r>
      <w:r w:rsidR="00363E8E">
        <w:t xml:space="preserve"> into the stock assessment process</w:t>
      </w:r>
      <w:r w:rsidR="00D71FBF">
        <w:t xml:space="preserve">. </w:t>
      </w:r>
      <w:r w:rsidR="000D46F9">
        <w:t xml:space="preserve">Assessments included more </w:t>
      </w:r>
      <w:r>
        <w:t xml:space="preserve">interactions among fisheries (technical interactions) than interactions within the biophysical system.  </w:t>
      </w:r>
      <w:r w:rsidR="00DA0064">
        <w:t xml:space="preserve">One quarter </w:t>
      </w:r>
      <w:r w:rsidR="00105942">
        <w:t>of the assessment models</w:t>
      </w:r>
      <w:r w:rsidR="00DA0064">
        <w:t xml:space="preserve"> include</w:t>
      </w:r>
      <w:r w:rsidR="00363E8E">
        <w:t>d</w:t>
      </w:r>
      <w:r w:rsidR="00DA0064">
        <w:t xml:space="preserve"> </w:t>
      </w:r>
      <w:r w:rsidR="00105942">
        <w:t xml:space="preserve">at least one type of interactions between the assessed species and its </w:t>
      </w:r>
      <w:r w:rsidR="00DA0064">
        <w:t xml:space="preserve">biophysical </w:t>
      </w:r>
      <w:r w:rsidR="00105942">
        <w:t>system</w:t>
      </w:r>
      <w:r w:rsidR="00DA0064">
        <w:t xml:space="preserve">.  Of those, </w:t>
      </w:r>
      <w:r w:rsidR="00105942">
        <w:t>more assessment models</w:t>
      </w:r>
      <w:r>
        <w:t xml:space="preserve"> included interactions with physical drivers of habitat and climate than species interactions (diet and predation).  The level of </w:t>
      </w:r>
      <w:r w:rsidR="00D71FBF">
        <w:t xml:space="preserve">inclusion of </w:t>
      </w:r>
      <w:r>
        <w:t>biophysical linkages</w:t>
      </w:r>
      <w:r w:rsidR="00D71FBF">
        <w:t xml:space="preserve"> was greatest where data were available and </w:t>
      </w:r>
      <w:r w:rsidR="00363E8E">
        <w:t>life history characteristics</w:t>
      </w:r>
      <w:r w:rsidR="00D71FBF">
        <w:t xml:space="preserve"> of the species suggested strong interactions were likely.  </w:t>
      </w:r>
      <w:r w:rsidR="00DA0064">
        <w:t xml:space="preserve">Together, these findings suggest that current modeling tools used for stock assessments </w:t>
      </w:r>
      <w:r w:rsidR="00105942">
        <w:t>are</w:t>
      </w:r>
      <w:r w:rsidR="00DA0064">
        <w:t xml:space="preserve"> capa</w:t>
      </w:r>
      <w:r w:rsidR="00265DA0">
        <w:t xml:space="preserve">ble of </w:t>
      </w:r>
      <w:r w:rsidR="00DA0064">
        <w:t>support</w:t>
      </w:r>
      <w:r w:rsidR="00105942">
        <w:t>ing</w:t>
      </w:r>
      <w:r w:rsidR="00DA0064">
        <w:t xml:space="preserve"> EBFM.</w:t>
      </w:r>
    </w:p>
    <w:p w14:paraId="19B0A475" w14:textId="7B63F7B3" w:rsidR="00D71FBF" w:rsidRDefault="00363E8E" w:rsidP="005C1CE9">
      <w:pPr>
        <w:spacing w:line="480" w:lineRule="auto"/>
        <w:ind w:firstLine="720"/>
        <w:contextualSpacing/>
        <w:outlineLvl w:val="0"/>
      </w:pPr>
      <w:r>
        <w:t>We found support for our hypothesis that o</w:t>
      </w:r>
      <w:r w:rsidR="00D71FBF">
        <w:t xml:space="preserve">verfished status </w:t>
      </w:r>
      <w:r w:rsidR="00992F46">
        <w:t xml:space="preserve">may contribute to </w:t>
      </w:r>
      <w:r w:rsidR="00D71FBF">
        <w:t xml:space="preserve">greater inclusion of ecosystem interactions, </w:t>
      </w:r>
      <w:r w:rsidR="00992F46">
        <w:t xml:space="preserve">particularly for interactions with oceanographic conditions.  </w:t>
      </w:r>
      <w:r w:rsidR="005C1CE9">
        <w:t xml:space="preserve">This </w:t>
      </w:r>
      <w:r w:rsidR="00105942">
        <w:t xml:space="preserve">congruence </w:t>
      </w:r>
      <w:r w:rsidR="005C1CE9">
        <w:t>support</w:t>
      </w:r>
      <w:r w:rsidR="00105942">
        <w:t>s</w:t>
      </w:r>
      <w:r w:rsidR="005C1CE9">
        <w:t xml:space="preserve"> the idea that fishery collapses are often caused by a combination of overfishing and environmental changes </w:t>
      </w:r>
      <w:r w:rsidR="005C1CE9">
        <w:fldChar w:fldCharType="begin"/>
      </w:r>
      <w:r w:rsidR="00ED576B">
        <w:instrText xml:space="preserve"> ADDIN ZOTERO_ITEM CSL_CITATION {"citationID":"LSAKLrOw","properties":{"formattedCitation":"(Pinsky and Byler 2015; Essington et al. 2015)","plainCitation":"(Pinsky and Byler 2015; Essington et al.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id":595,"uris":["http://zotero.org/users/1951115/items/TPBXKZ36"],"uri":["http://zotero.org/users/1951115/items/TPBXKZ36"],"itemData":{"id":595,"type":"article-journal","title":"Fishing amplifies forage fish population collapses","container-title":"Proc Natl Acad Sci U S A","page":"6648-6652","volume":"112","issue":"21","archive_location":"25848018","abstract":"Forage fish support the largest fisheries in the world but also play key roles in marine food webs by transferring energy from plankton to upper trophic-level predators, such as large fish, seabirds, and marine mammals. Fishing can, thereby, have far reaching consequences on marine food webs unless safeguards are in place to avoid depleting forage fish to dangerously low levels, where dependent predators are most vulnerable. However, disentangling the contributions of fishing vs. natural processes on population dynamics has been difficult because of the sensitivity of these stocks to environmental conditions. Here, we overcome this difficulty by collating population time series for forage fish populations that account for nearly two-thirds of global catch of forage fish to identify the fingerprint of fisheries on their population dynamics. Forage fish population collapses shared a set of common and unique characteristics: high fishing pressure for several years before collapse, a sharp drop in natural population productivity, and a lagged response to reduce fishing pressure. Lagged response to natural productivity declines can sharply amplify the magnitude of naturally occurring population fluctuations. Finally, we show that the magnitude and frequency of collapses are greater than expected from natural productivity characteristics and therefore, likely attributed to fishing. The durations of collapses, however, were not different from those expected based on natural productivity shifts. A risk-based management scheme that reduces fishing when populations become scarce would protect forage fish and their predators from collapse with little effect on long-term average catches.","DOI":"10.1073/pnas.1422020112","ISSN":"1091-6490 (Electronic) 0027-8424 (Linking)","shortTitle":"Fishing amplifies forage fish population collapses","journalAbbreviation":"Proceedings of the National Academy of Sciences of the United States of America","author":[{"family":"Essington","given":"T. E."},{"family":"Moriarty","given":"P. E."},{"family":"Froehlich","given":"H. E."},{"family":"Hodgson","given":"E. E."},{"family":"Koehn","given":"L. E."},{"family":"Oken","given":"K. L."},{"family":"Siple","given":"M. C."},{"family":"Stawitz","given":"C. C."}],"issued":{"date-parts":[["2015",4,6]]}}}],"schema":"https://github.com/citation-style-language/schema/raw/master/csl-citation.json"} </w:instrText>
      </w:r>
      <w:r w:rsidR="005C1CE9">
        <w:fldChar w:fldCharType="separate"/>
      </w:r>
      <w:r w:rsidR="005C1CE9">
        <w:rPr>
          <w:noProof/>
        </w:rPr>
        <w:t>(Pinsky and Byler 2015; Essington et al. 2015)</w:t>
      </w:r>
      <w:r w:rsidR="005C1CE9">
        <w:fldChar w:fldCharType="end"/>
      </w:r>
      <w:r w:rsidR="005C1CE9">
        <w:t xml:space="preserve">. </w:t>
      </w:r>
      <w:r w:rsidR="00632ED2">
        <w:t xml:space="preserve"> Overfished status may </w:t>
      </w:r>
      <w:r w:rsidR="00632ED2">
        <w:lastRenderedPageBreak/>
        <w:t xml:space="preserve">also lead to additional scrutiny and a sense of urgency, ultimately </w:t>
      </w:r>
      <w:r w:rsidR="00DA0064">
        <w:t xml:space="preserve">supporting </w:t>
      </w:r>
      <w:r w:rsidR="00D71FBF">
        <w:t>innovation of methods</w:t>
      </w:r>
      <w:r w:rsidR="007230D6">
        <w:t xml:space="preserve"> or data during the development of subsequent assessment models for that species</w:t>
      </w:r>
      <w:r w:rsidR="00D71FBF">
        <w:t xml:space="preserve">. </w:t>
      </w:r>
      <w:r w:rsidR="009711E2">
        <w:t xml:space="preserve">Research in product innovation suggests that </w:t>
      </w:r>
      <w:r w:rsidR="00E70B6C">
        <w:t xml:space="preserve">creating a sense of </w:t>
      </w:r>
      <w:r w:rsidR="00324278">
        <w:t>urgency is a critical component in team dynamics that lead</w:t>
      </w:r>
      <w:r w:rsidR="00487014">
        <w:t>s</w:t>
      </w:r>
      <w:r w:rsidR="00324278">
        <w:t xml:space="preserve"> to</w:t>
      </w:r>
      <w:r w:rsidR="00487014">
        <w:t xml:space="preserve"> higher levels of</w:t>
      </w:r>
      <w:r w:rsidR="00324278">
        <w:t xml:space="preserve"> creativity and </w:t>
      </w:r>
      <w:r w:rsidR="00487014">
        <w:t>more competitive new technologies</w:t>
      </w:r>
      <w:r w:rsidR="00324278">
        <w:t xml:space="preserve"> </w:t>
      </w:r>
      <w:r w:rsidR="00324278">
        <w:fldChar w:fldCharType="begin"/>
      </w:r>
      <w:r w:rsidR="00324278">
        <w:instrText xml:space="preserve"> ADDIN ZOTERO_ITEM CSL_CITATION {"citationID":"aepKoGRN","properties":{"formattedCitation":"(Im, Montoya, and Workman 2013)","plainCitation":"(Im, Montoya, and Workman 2013)"},"citationItems":[{"id":6119,"uris":["http://zotero.org/users/1951115/items/NUW9TWRV"],"uri":["http://zotero.org/users/1951115/items/NUW9TWRV"],"itemData":{"id":6119,"type":"article-journal","title":"Antecedents and consequences of creativity in product innovation teams","container-title":"Journal of Product Innovation Management","page":"170–185","volume":"30","issue":"1","source":"Google Scholar","author":[{"family":"Im","given":"Subin"},{"family":"Montoya","given":"Mitzi M."},{"family":"Workman","given":"John P."}],"issued":{"date-parts":[["2013"]]}}}],"schema":"https://github.com/citation-style-language/schema/raw/master/csl-citation.json"} </w:instrText>
      </w:r>
      <w:r w:rsidR="00324278">
        <w:fldChar w:fldCharType="separate"/>
      </w:r>
      <w:r w:rsidR="00324278">
        <w:rPr>
          <w:noProof/>
        </w:rPr>
        <w:t>(Im, Montoya, and Workman 2013)</w:t>
      </w:r>
      <w:r w:rsidR="00324278">
        <w:fldChar w:fldCharType="end"/>
      </w:r>
      <w:r w:rsidR="00324278">
        <w:t>.</w:t>
      </w:r>
    </w:p>
    <w:p w14:paraId="6FBE125B" w14:textId="72DBAF02" w:rsidR="00DB608A" w:rsidRDefault="001B246C" w:rsidP="00356BD7">
      <w:pPr>
        <w:spacing w:line="480" w:lineRule="auto"/>
        <w:ind w:firstLine="720"/>
        <w:contextualSpacing/>
        <w:outlineLvl w:val="0"/>
      </w:pPr>
      <w:r>
        <w:t xml:space="preserve">While complex modeling and data requirements may not be the dominant barrier to operationalizing EBFM </w:t>
      </w:r>
      <w:r>
        <w:fldChar w:fldCharType="begin"/>
      </w:r>
      <w:r w:rsidR="00ED576B">
        <w:instrText xml:space="preserve"> ADDIN ZOTERO_ITEM CSL_CITATION {"citationID":"IFr2UHmC","properties":{"formattedCitation":"(Patrick and Link 2015a)","plainCitation":"(Patrick and Link 2015a)"},"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chema":"https://github.com/citation-style-language/schema/raw/master/csl-citation.json"} </w:instrText>
      </w:r>
      <w:r>
        <w:fldChar w:fldCharType="separate"/>
      </w:r>
      <w:r>
        <w:rPr>
          <w:noProof/>
        </w:rPr>
        <w:t>(Patrick and Link 2015a)</w:t>
      </w:r>
      <w:r>
        <w:fldChar w:fldCharType="end"/>
      </w:r>
      <w:r>
        <w:t xml:space="preserve">, </w:t>
      </w:r>
      <w:r w:rsidR="00363E8E">
        <w:t xml:space="preserve">we found support for </w:t>
      </w:r>
      <w:r>
        <w:t xml:space="preserve">our </w:t>
      </w:r>
      <w:r w:rsidR="00363E8E">
        <w:t xml:space="preserve">hypothesis </w:t>
      </w:r>
      <w:r>
        <w:t xml:space="preserve"> that data availability </w:t>
      </w:r>
      <w:r w:rsidR="00363E8E">
        <w:t>limits</w:t>
      </w:r>
      <w:r>
        <w:t xml:space="preserve"> what types of ecosystem considerations stock assessments </w:t>
      </w:r>
      <w:r w:rsidR="005A1A4C">
        <w:t xml:space="preserve">can </w:t>
      </w:r>
      <w:r>
        <w:t xml:space="preserve">include. </w:t>
      </w:r>
      <w:r w:rsidR="00356BD7">
        <w:t xml:space="preserve">The more frequent inclusion of information related to physical than biological linkages also suggests that data on ecological processes maybe particularly limiting.  Of course, understanding the consequences of predator-prey interactions is inherently challenging because </w:t>
      </w:r>
      <w:r w:rsidR="00487014">
        <w:t>they can change seasonally, from year to year, and across a region</w:t>
      </w:r>
      <w:r w:rsidR="00356BD7">
        <w:t xml:space="preserve">. Moreover, </w:t>
      </w:r>
      <w:r w:rsidR="00DB608A">
        <w:t>we cannot discern whether predation interactions are a more dominant part of the ecosystem in the</w:t>
      </w:r>
      <w:r w:rsidR="00356BD7">
        <w:t xml:space="preserve"> r</w:t>
      </w:r>
      <w:r w:rsidR="00DB608A">
        <w:t>egions</w:t>
      </w:r>
      <w:r w:rsidR="00356BD7">
        <w:t xml:space="preserve"> where diet data are collected, or of the science culture in these regions.  But we can say, </w:t>
      </w:r>
      <w:r w:rsidR="005078D6">
        <w:t xml:space="preserve">in regions </w:t>
      </w:r>
      <w:r w:rsidR="00356BD7">
        <w:t xml:space="preserve">where </w:t>
      </w:r>
      <w:r w:rsidR="001A63FF">
        <w:t xml:space="preserve">large-scale federally sponsored stomach sampling does not occur, </w:t>
      </w:r>
      <w:r w:rsidR="005078D6">
        <w:t xml:space="preserve">trophic interactions have </w:t>
      </w:r>
      <w:r w:rsidR="00356BD7">
        <w:t xml:space="preserve">not </w:t>
      </w:r>
      <w:r w:rsidR="005078D6">
        <w:t xml:space="preserve">been </w:t>
      </w:r>
      <w:r w:rsidR="00356BD7">
        <w:t>included in assessments.</w:t>
      </w:r>
    </w:p>
    <w:p w14:paraId="2B0814E8" w14:textId="5651F6D6" w:rsidR="00F652E5" w:rsidRDefault="005078D6" w:rsidP="00F652E5">
      <w:pPr>
        <w:spacing w:line="480" w:lineRule="auto"/>
        <w:ind w:firstLine="720"/>
      </w:pPr>
      <w:r>
        <w:t>Fish</w:t>
      </w:r>
      <w:r w:rsidR="00AA26AF">
        <w:t xml:space="preserve"> life history </w:t>
      </w:r>
      <w:r w:rsidR="00A008B6">
        <w:t>has</w:t>
      </w:r>
      <w:r w:rsidR="00433502">
        <w:t xml:space="preserve"> </w:t>
      </w:r>
      <w:r>
        <w:t xml:space="preserve">likely </w:t>
      </w:r>
      <w:r w:rsidR="00433502">
        <w:t>play</w:t>
      </w:r>
      <w:r w:rsidR="00285480">
        <w:t>e</w:t>
      </w:r>
      <w:r w:rsidR="00A008B6">
        <w:t>d</w:t>
      </w:r>
      <w:r w:rsidR="00AA26AF">
        <w:t xml:space="preserve"> a role in</w:t>
      </w:r>
      <w:r w:rsidR="00433502">
        <w:t xml:space="preserve"> determining</w:t>
      </w:r>
      <w:r w:rsidR="00AA26AF">
        <w:t xml:space="preserve"> how ecosystem information </w:t>
      </w:r>
      <w:r w:rsidR="00285480">
        <w:t>has been used to date</w:t>
      </w:r>
      <w:r w:rsidR="00AA26AF">
        <w:t xml:space="preserve">.  </w:t>
      </w:r>
      <w:r w:rsidR="00487014">
        <w:t xml:space="preserve">Higher scores for assessments of forage species and benthic invertebrates </w:t>
      </w:r>
      <w:r w:rsidR="00F5589F">
        <w:t xml:space="preserve">suggest that </w:t>
      </w:r>
      <w:r w:rsidR="00487014">
        <w:t>life histories are taken into account in the assessment process for at least some of these species</w:t>
      </w:r>
      <w:r w:rsidR="00F5589F">
        <w:t>.</w:t>
      </w:r>
      <w:r w:rsidR="00363E8E">
        <w:t xml:space="preserve"> </w:t>
      </w:r>
      <w:r w:rsidR="00ED576B">
        <w:t>Increased</w:t>
      </w:r>
      <w:r>
        <w:t xml:space="preserve"> attention on forage fish </w:t>
      </w:r>
      <w:r w:rsidR="00ED576B">
        <w:t xml:space="preserve">in the science and conservation communities </w:t>
      </w:r>
      <w:r>
        <w:t>over the past decade may also be reflected in the assessment</w:t>
      </w:r>
      <w:r w:rsidR="001A63FF">
        <w:t xml:space="preserve"> reports </w:t>
      </w:r>
      <w:r w:rsidR="001A63FF">
        <w:fldChar w:fldCharType="begin"/>
      </w:r>
      <w:r w:rsidR="00ED576B">
        <w:instrText xml:space="preserve"> ADDIN ZOTERO_ITEM CSL_CITATION {"citationID":"0It8hXLC","properties":{"formattedCitation":"(e.g., Pikitch et al. 2012; Dickey-Collas et al. 2013; Smith et al. 2011)","plainCitation":"(e.g., Pikitch et al. 2012; Dickey-Collas et al. 2013; Smith et al. 2011)"},"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prefix":"e.g., "},{"id":766,"uris":["http://zotero.org/users/1951115/items/URRRUJD2"],"uri":["http://zotero.org/users/1951115/items/URRRUJD2"],"itemData":{"id":766,"type":"article-journal","title":"Ecosystem-based management objectives for the North Sea: riding the forage fish rollercoaster","container-title":"ICES Journal of Marine Science","DOI":"10.1093/icesjms/fst075","ISSN":"1054-3139 1095-9289","shortTitle":"Ecosystem-based management objectives for the North Sea: riding the forage fish rollercoaster","author":[{"family":"Dickey-Collas","given":"M."},{"family":"Engelhard","given":"G. H."},{"family":"Rindorf","given":"A."},{"family":"Raab","given":"K."},{"family":"Smout","given":"S."},{"family":"Aarts","given":"G."},{"family":"Deurs","given":"M.","non-dropping-particle":"van"},{"family":"Brunel","given":"T."},{"family":"Hoff","given":"A."},{"family":"Lauerburg","given":"R. A. M."},{"family":"Garthe","given":"S."},{"family":"Haste Andersen","given":"K."},{"family":"Scott","given":"F."},{"family":"Kooten","given":"T.","non-dropping-particle":"van"},{"family":"Beare","given":"D."},{"family":"Peck","given":"M. A."}],"issued":{"date-parts":[["2013"]]}}},{"id":1039,"uris":["http://zotero.org/users/1951115/items/4FQ4899Q"],"uri":["http://zotero.org/users/1951115/items/4FQ4899Q"],"itemData":{"id":1039,"type":"article-journal","title":"Impacts of fishing low-trophic level species on marine ecosystems","container-title":"Science","page":"1147-50","volume":"333","issue":"6046","archive_location":"21778363","abstract":"Low-trophic level species account for more than 30% of global fisheries production and contribute substantially to global food security. We used a range of ecosystem models to explore the effects of fishing low-trophic level species on marine ecosystems, including marine mammals and seabirds, and on other commercially important species. In five well-studied ecosystems, we found that fishing these species at conventional maximum sustainable yield (MSY) levels can have large impacts on other parts of the ecosystem, particularly when they constitute a high proportion of the biomass in the ecosystem or are highly connected in the food web. Halving exploitation rates would result in much lower impacts on marine ecosystems while still achieving 80% of MSY.","DOI":"10.1126/science.1209395","ISSN":"1095-9203 (Electronic) 0036-8075 (Linking)","shortTitle":"Impacts of fishing low-trophic level species on marine ecosystems","journalAbbreviation":"Science","language":"eng","author":[{"family":"Smith","given":"A. D."},{"family":"Brown","given":"C. J."},{"family":"Bulman","given":"C. M."},{"family":"Fulton","given":"E. A."},{"family":"Johnson","given":"P."},{"family":"Kaplan","given":"I. C."},{"family":"Lozano-Montes","given":"H."},{"family":"Mackinson","given":"S."},{"family":"Marzloff","given":"M."},{"family":"Shannon","given":"L. J."},{"family":"Shin","given":"Y. J."},{"family":"Tam","given":"J."}],"issued":{"date-parts":[["2011",8,26]]}}}],"schema":"https://github.com/citation-style-language/schema/raw/master/csl-citation.json"} </w:instrText>
      </w:r>
      <w:r w:rsidR="001A63FF">
        <w:fldChar w:fldCharType="separate"/>
      </w:r>
      <w:r w:rsidR="00ED576B">
        <w:rPr>
          <w:noProof/>
        </w:rPr>
        <w:t>(e.g., Pikitch et al. 2012; Dickey-Collas et al. 2013; Smith et al. 2011)</w:t>
      </w:r>
      <w:r w:rsidR="001A63FF">
        <w:fldChar w:fldCharType="end"/>
      </w:r>
      <w:r>
        <w:t xml:space="preserve">.  </w:t>
      </w:r>
    </w:p>
    <w:p w14:paraId="7B6E847A" w14:textId="47FEF955" w:rsidR="00F652E5" w:rsidRDefault="00F652E5" w:rsidP="00F652E5">
      <w:pPr>
        <w:spacing w:line="480" w:lineRule="auto"/>
        <w:ind w:firstLine="720"/>
      </w:pPr>
      <w:r>
        <w:t xml:space="preserve">We found a greater degree of inclusion of </w:t>
      </w:r>
      <w:r w:rsidR="00BB7629">
        <w:t>eco</w:t>
      </w:r>
      <w:r>
        <w:t xml:space="preserve">system considerations than the global review by </w:t>
      </w:r>
      <w:proofErr w:type="spellStart"/>
      <w:r>
        <w:t>Skern-Mauritzen</w:t>
      </w:r>
      <w:proofErr w:type="spellEnd"/>
      <w:r>
        <w:t xml:space="preserve"> et al.</w:t>
      </w:r>
      <w:r w:rsidR="00AB3BC1">
        <w:t xml:space="preserve"> </w:t>
      </w:r>
      <w:r w:rsidR="00AB3BC1">
        <w:fldChar w:fldCharType="begin"/>
      </w:r>
      <w:r w:rsidR="00AB3BC1">
        <w:instrText xml:space="preserve"> ADDIN ZOTERO_ITEM CSL_CITATION {"citationID":"dPkaRgKO","properties":{"formattedCitation":"(2016)","plainCitation":"(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uppress-author":true}],"schema":"https://github.com/citation-style-language/schema/raw/master/csl-citation.json"} </w:instrText>
      </w:r>
      <w:r w:rsidR="00AB3BC1">
        <w:fldChar w:fldCharType="separate"/>
      </w:r>
      <w:r w:rsidR="00AB3BC1">
        <w:rPr>
          <w:noProof/>
        </w:rPr>
        <w:t>(2016)</w:t>
      </w:r>
      <w:r w:rsidR="00AB3BC1">
        <w:fldChar w:fldCharType="end"/>
      </w:r>
      <w:r>
        <w:t xml:space="preserve">, using our broader definitions of inclusion and ecosystem information types.  The context surrounding ecosystem considerations in </w:t>
      </w:r>
      <w:r w:rsidR="00900E09">
        <w:t xml:space="preserve">European (ICES) </w:t>
      </w:r>
      <w:r>
        <w:t>assessments they described is similar to what we found</w:t>
      </w:r>
      <w:r w:rsidR="00900E09">
        <w:t xml:space="preserve"> in the U.S. context</w:t>
      </w:r>
      <w:r>
        <w:t xml:space="preserve">, however.  </w:t>
      </w:r>
      <w:proofErr w:type="spellStart"/>
      <w:r>
        <w:t>Skern-Mauritzen</w:t>
      </w:r>
      <w:proofErr w:type="spellEnd"/>
      <w:r>
        <w:t xml:space="preserve"> et al. (2016) note</w:t>
      </w:r>
      <w:r w:rsidR="00AB3BC1">
        <w:t>d</w:t>
      </w:r>
      <w:r>
        <w:t xml:space="preserve"> that inclusion of interactions has been primarily a bottom-up process, driven first by scientific support in the literature, then data availability, and then interest and </w:t>
      </w:r>
      <w:r>
        <w:lastRenderedPageBreak/>
        <w:t>inclusion in the assessment model.  They also found that qualitative inclusion of ecosystem effects on stock productivity was more common</w:t>
      </w:r>
      <w:r w:rsidR="00AB3BC1">
        <w:t xml:space="preserve"> than quantitative inclusion, although they did not quantify those differences.  Their results and ours </w:t>
      </w:r>
      <w:r>
        <w:t xml:space="preserve">suggest that there are likely more opportunities to include and evaluate relationships </w:t>
      </w:r>
      <w:r w:rsidR="00AB3BC1">
        <w:t xml:space="preserve">between harvested species and their ecosystems </w:t>
      </w:r>
      <w:r>
        <w:t>moving forward.</w:t>
      </w:r>
    </w:p>
    <w:p w14:paraId="12261811" w14:textId="6A61AE76" w:rsidR="00433502" w:rsidRDefault="006217B5" w:rsidP="00433502">
      <w:pPr>
        <w:spacing w:line="480" w:lineRule="auto"/>
        <w:ind w:firstLine="720"/>
      </w:pPr>
      <w:r w:rsidRPr="002C5330">
        <w:t>Given the examples we identified in U.S. assessments for expanding assessment models</w:t>
      </w:r>
      <w:r w:rsidR="00AB3BC1">
        <w:t xml:space="preserve"> to include more ecosystem considerations</w:t>
      </w:r>
      <w:r w:rsidRPr="002C5330">
        <w:t xml:space="preserve">, an important next step </w:t>
      </w:r>
      <w:r w:rsidR="00AB3BC1">
        <w:t>will be</w:t>
      </w:r>
      <w:r w:rsidRPr="002C5330">
        <w:t xml:space="preserve"> to identify how and when </w:t>
      </w:r>
      <w:r w:rsidR="00AB3BC1">
        <w:t xml:space="preserve">to include ecosystem </w:t>
      </w:r>
      <w:r w:rsidR="00DE2DD9">
        <w:t>data</w:t>
      </w:r>
      <w:r w:rsidR="002C5330" w:rsidRPr="002C5330">
        <w:t xml:space="preserve">.  </w:t>
      </w:r>
      <w:r w:rsidR="00AB3BC1">
        <w:t>I</w:t>
      </w:r>
      <w:r w:rsidR="002C5330" w:rsidRPr="002C5330">
        <w:t>ncluding additiona</w:t>
      </w:r>
      <w:r w:rsidRPr="002C5330">
        <w:t>l</w:t>
      </w:r>
      <w:r w:rsidR="00AB3BC1">
        <w:t xml:space="preserve"> ecosystem information in assessment models</w:t>
      </w:r>
      <w:r w:rsidRPr="002C5330">
        <w:t xml:space="preserve"> does not always improve </w:t>
      </w:r>
      <w:r w:rsidR="00AB3BC1">
        <w:t>the accuracy or predictive capacity of models</w:t>
      </w:r>
      <w:r w:rsidRPr="002C5330">
        <w:t xml:space="preserve"> </w:t>
      </w:r>
      <w:r w:rsidRPr="002C5330">
        <w:fldChar w:fldCharType="begin"/>
      </w:r>
      <w:r w:rsidR="002C5330" w:rsidRPr="002C5330">
        <w:instrText xml:space="preserve"> ADDIN ZOTERO_ITEM CSL_CITATION {"citationID":"8uRFEfce","properties":{"formattedCitation":"(Punt 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Pr="002C5330">
        <w:fldChar w:fldCharType="separate"/>
      </w:r>
      <w:r w:rsidR="002C5330" w:rsidRPr="002C5330">
        <w:rPr>
          <w:noProof/>
        </w:rPr>
        <w:t>(Punt et al. 2014)</w:t>
      </w:r>
      <w:r w:rsidRPr="002C5330">
        <w:fldChar w:fldCharType="end"/>
      </w:r>
      <w:r w:rsidR="002C5330" w:rsidRPr="002C5330">
        <w:t xml:space="preserve">.  </w:t>
      </w:r>
      <w:r w:rsidR="002C5330">
        <w:t xml:space="preserve">However, </w:t>
      </w:r>
      <w:r w:rsidR="00AB3BC1">
        <w:t xml:space="preserve">a risk analysis and prioritization framework could be used to triage species that most likely benefit </w:t>
      </w:r>
      <w:r w:rsidR="002C5330">
        <w:t xml:space="preserve">from </w:t>
      </w:r>
      <w:r w:rsidR="00AB3BC1">
        <w:t xml:space="preserve">greater consideration of fishery and ecosystem interactions. </w:t>
      </w:r>
      <w:r w:rsidR="00DE2DD9">
        <w:t xml:space="preserve">For example, </w:t>
      </w:r>
      <w:r w:rsidR="002C5330">
        <w:t xml:space="preserve">NOAA’s </w:t>
      </w:r>
      <w:r w:rsidR="005078D6">
        <w:t xml:space="preserve">recent Stock Assessment Improvement Plan </w:t>
      </w:r>
      <w:r w:rsidR="002C5330">
        <w:t xml:space="preserve">(NOAA 2017) </w:t>
      </w:r>
      <w:r w:rsidR="00AB3BC1">
        <w:t>recommends</w:t>
      </w:r>
      <w:r w:rsidR="002C5330">
        <w:t xml:space="preserve"> a very simple framework for scoring species based on their ecosystem importance (trophic linkages), recruitment variability (likelihood of being linked to environmental driver), and habitat associations.  </w:t>
      </w:r>
      <w:r w:rsidR="00AB3BC1">
        <w:t>Implementing t</w:t>
      </w:r>
      <w:r w:rsidR="002C5330">
        <w:t xml:space="preserve">his kind of approach may be useful </w:t>
      </w:r>
      <w:r w:rsidR="00AB3BC1">
        <w:t xml:space="preserve">for NMFS and their Council partners </w:t>
      </w:r>
      <w:r w:rsidR="002C5330">
        <w:t>to</w:t>
      </w:r>
      <w:r w:rsidR="005078D6">
        <w:t xml:space="preserve"> </w:t>
      </w:r>
      <w:r w:rsidR="00AB3BC1">
        <w:t xml:space="preserve">quickly screen </w:t>
      </w:r>
      <w:r w:rsidR="002C5330">
        <w:t xml:space="preserve">species to identify </w:t>
      </w:r>
      <w:r w:rsidR="00AB3BC1">
        <w:t>candidates</w:t>
      </w:r>
      <w:r w:rsidR="002C5330">
        <w:t xml:space="preserve"> for expanding assessments. </w:t>
      </w:r>
    </w:p>
    <w:p w14:paraId="5A9F6B9C" w14:textId="78D2B227" w:rsidR="00F5589F" w:rsidRDefault="002C5330" w:rsidP="00363E8E">
      <w:pPr>
        <w:spacing w:line="480" w:lineRule="auto"/>
        <w:ind w:firstLine="720"/>
        <w:contextualSpacing/>
      </w:pPr>
      <w:r>
        <w:t xml:space="preserve">Governance and institutional challenges are often referred to </w:t>
      </w:r>
      <w:r w:rsidR="00001CD0">
        <w:t>as barriers to implementing</w:t>
      </w:r>
      <w:r>
        <w:t xml:space="preserve"> EBFM </w:t>
      </w:r>
      <w:r w:rsidR="00001CD0">
        <w:fldChar w:fldCharType="begin"/>
      </w:r>
      <w:r w:rsidR="00CD47D7">
        <w:instrText xml:space="preserve"> ADDIN ZOTERO_ITEM CSL_CITATION {"citationID":"vRep0vNU","properties":{"formattedCitation":"(Bundy et al. 2008; R. Hilborn, Orensanz, and Parma 2005; Olsson, Folke, and Hughes 2008)","plainCitation":"(Bundy et al. 2008; R. Hilborn, Orensanz, and Parma 2005; Olsson, Folke, and Hughes 2008)"},"citationItems":[{"id":268,"uris":["http://zotero.org/users/1951115/items/PB9DSWNB"],"uri":["http://zotero.org/users/1951115/items/PB9DSWNB"],"itemData":{"id":268,"type":"article-journal","title":"If science is not the answer, what is? An alternative governance model for the world's fisheries","container-title":"Frontiers in Ecology and the Environment","page":"152–155","volume":"6","issue":"3","source":"Google Scholar","shortTitle":"If science is not the answer, what is?","author":[{"family":"Bundy","given":"Alida"},{"family":"Chuenpagdee","given":"Ratana"},{"family":"Jentoft","given":"Svein"},{"family":"Mahon","given":"Robin"}],"issued":{"date-parts":[["2008"]]}}},{"id":2079,"uris":["http://zotero.org/users/1951115/items/WGUI5HUV"],"uri":["http://zotero.org/users/1951115/items/WGUI5HUV"],"itemData":{"id":2079,"type":"article-journal","title":"Institutions, incentives and the future of fisheries","container-title":"Philosophical Transactions of the Royal Society of London, Series B: Biological Sciences","page":"47-57","volume":"360","shortTitle":"Institutions, incentives and the future of fisheries","author":[{"family":"Hilborn","given":"R."},{"family":"Orensanz","given":"J.M."},{"family":"Parma","given":"A.M."}],"issued":{"date-parts":[["2005"]]}}},{"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01CD0">
        <w:fldChar w:fldCharType="separate"/>
      </w:r>
      <w:r w:rsidR="00CD47D7">
        <w:rPr>
          <w:noProof/>
        </w:rPr>
        <w:t>(Bundy et al. 2008; R. Hilborn, Orensanz, and Parma 2005; Olsson, Folke, and Hughes 2008)</w:t>
      </w:r>
      <w:r w:rsidR="00001CD0">
        <w:fldChar w:fldCharType="end"/>
      </w:r>
      <w:r>
        <w:t xml:space="preserve"> and </w:t>
      </w:r>
      <w:r w:rsidR="00CD47D7">
        <w:t xml:space="preserve">some of these may occur within the stock assessment process itself, </w:t>
      </w:r>
      <w:r>
        <w:t xml:space="preserve">limiting further inclusion of ecosystem considerations in assessment models.  For example, skepticism about new approaches is inherent to the process of science and particularly to EBFM </w:t>
      </w:r>
      <w:r w:rsidR="00CD47D7">
        <w:fldChar w:fldCharType="begin"/>
      </w:r>
      <w:r w:rsidR="00CD47D7">
        <w:instrText xml:space="preserve"> ADDIN ZOTERO_ITEM CSL_CITATION {"citationID":"U0BPJ1Wr","properties":{"formattedCitation":"(Ray Hilborn 2011)","plainCitation":"(Ray Hilborn 2011)"},"citationItems":[{"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schema":"https://github.com/citation-style-language/schema/raw/master/csl-citation.json"} </w:instrText>
      </w:r>
      <w:r w:rsidR="00CD47D7">
        <w:fldChar w:fldCharType="separate"/>
      </w:r>
      <w:r w:rsidR="00CD47D7">
        <w:rPr>
          <w:noProof/>
        </w:rPr>
        <w:t>(Ray Hilborn 2011)</w:t>
      </w:r>
      <w:r w:rsidR="00CD47D7">
        <w:fldChar w:fldCharType="end"/>
      </w:r>
      <w:r w:rsidR="00CD47D7">
        <w:t xml:space="preserve">. </w:t>
      </w:r>
      <w:r w:rsidR="00795F6E">
        <w:t xml:space="preserve">Moreover, fisheries science has been strongly influenced by statistical inference, where the goal is to describe observed data with as simple a model as possible </w:t>
      </w:r>
      <w:r w:rsidR="00795F6E">
        <w:fldChar w:fldCharType="begin"/>
      </w:r>
      <w:r w:rsidR="00795F6E">
        <w:instrText xml:space="preserve"> ADDIN ZOTERO_ITEM CSL_CITATION {"citationID":"thSsk0OO","properties":{"formattedCitation":"(Kuparinen et al. 2012; Burnham and Anderson 1998)","plainCitation":"(Kuparinen et al. 2012; Burnham and Anderson 1998)"},"citationItems":[{"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id":3213,"uris":["http://zotero.org/users/1951115/items/Q5FJ8XRQ"],"uri":["http://zotero.org/users/1951115/items/Q5FJ8XRQ"],"itemData":{"id":3213,"type":"book","title":"Model Selection and Inference: A practical Information-Theoretic Approach","publisher":"Springer-Verlag","publisher-place":"New York","number-of-pages":"353","event-place":"New York","shortTitle":"Model Selection and Inference: A practical Information-Theoretic Approach","author":[{"family":"Burnham","given":"K.P."},{"family":"Anderson","given":"D.R."}],"issued":{"date-parts":[["1998"]]}}}],"schema":"https://github.com/citation-style-language/schema/raw/master/csl-citation.json"} </w:instrText>
      </w:r>
      <w:r w:rsidR="00795F6E">
        <w:fldChar w:fldCharType="separate"/>
      </w:r>
      <w:r w:rsidR="00795F6E">
        <w:rPr>
          <w:noProof/>
        </w:rPr>
        <w:t>(Kuparinen et al. 2012; Burnham and Anderson 1998)</w:t>
      </w:r>
      <w:r w:rsidR="00795F6E">
        <w:fldChar w:fldCharType="end"/>
      </w:r>
      <w:r w:rsidR="00795F6E">
        <w:t>.</w:t>
      </w:r>
      <w:r w:rsidR="00CD47D7">
        <w:t xml:space="preserve"> </w:t>
      </w:r>
      <w:r w:rsidR="00795F6E">
        <w:t xml:space="preserve">Any new models, data, or tools are also subject to </w:t>
      </w:r>
      <w:r w:rsidR="00CD47D7">
        <w:t xml:space="preserve">reviews by Fishery Management Councils Science and Statistical Committee and outside reviewers. </w:t>
      </w:r>
      <w:r w:rsidR="00795F6E">
        <w:t xml:space="preserve">Together, these factors </w:t>
      </w:r>
      <w:r>
        <w:t xml:space="preserve">protect </w:t>
      </w:r>
      <w:r w:rsidR="00CD47D7">
        <w:t>an important</w:t>
      </w:r>
      <w:r>
        <w:t xml:space="preserve"> process </w:t>
      </w:r>
      <w:r w:rsidR="00795F6E">
        <w:t>influencing management de</w:t>
      </w:r>
      <w:r w:rsidR="00CD47D7">
        <w:t>cisions and ensure the use of</w:t>
      </w:r>
      <w:r>
        <w:t xml:space="preserve"> “best available science</w:t>
      </w:r>
      <w:r w:rsidR="00CD47D7">
        <w:t>.</w:t>
      </w:r>
      <w:r>
        <w:t xml:space="preserve">” </w:t>
      </w:r>
      <w:r w:rsidR="00CD47D7">
        <w:t xml:space="preserve">An unintended consequence may be that </w:t>
      </w:r>
      <w:r>
        <w:t xml:space="preserve">the </w:t>
      </w:r>
      <w:r w:rsidR="00CD47D7">
        <w:t xml:space="preserve">stock assessment process and models </w:t>
      </w:r>
      <w:r w:rsidR="00795F6E">
        <w:t xml:space="preserve">and data </w:t>
      </w:r>
      <w:r w:rsidR="00CD47D7">
        <w:t xml:space="preserve">used </w:t>
      </w:r>
      <w:r w:rsidR="00795F6E">
        <w:t xml:space="preserve">are </w:t>
      </w:r>
      <w:r>
        <w:t xml:space="preserve">very </w:t>
      </w:r>
      <w:r w:rsidR="00795F6E">
        <w:t>resistant to</w:t>
      </w:r>
      <w:r w:rsidR="00C42518">
        <w:t xml:space="preserve"> even positive</w:t>
      </w:r>
      <w:r>
        <w:t xml:space="preserve"> change</w:t>
      </w:r>
      <w:r w:rsidR="00C42518">
        <w:t>s</w:t>
      </w:r>
      <w:r>
        <w:t xml:space="preserve">.  </w:t>
      </w:r>
    </w:p>
    <w:p w14:paraId="5E8E13D3" w14:textId="37A8B6A0" w:rsidR="009D07C8" w:rsidRDefault="009908F3" w:rsidP="007B504D">
      <w:pPr>
        <w:spacing w:line="480" w:lineRule="auto"/>
        <w:ind w:firstLine="720"/>
        <w:contextualSpacing/>
      </w:pPr>
      <w:r>
        <w:lastRenderedPageBreak/>
        <w:t>Developing new stock ass</w:t>
      </w:r>
      <w:r w:rsidR="007B504D">
        <w:t xml:space="preserve">essment models and data sources </w:t>
      </w:r>
      <w:r>
        <w:t xml:space="preserve">to inform them is a </w:t>
      </w:r>
      <w:r w:rsidR="00BC321E">
        <w:t xml:space="preserve">complex and </w:t>
      </w:r>
      <w:r>
        <w:t xml:space="preserve">creative </w:t>
      </w:r>
      <w:r w:rsidR="007B504D">
        <w:t xml:space="preserve">scientific </w:t>
      </w:r>
      <w:r>
        <w:t>process</w:t>
      </w:r>
      <w:r w:rsidR="00A14213">
        <w:t xml:space="preserve">. </w:t>
      </w:r>
      <w:r>
        <w:t>Creativity r</w:t>
      </w:r>
      <w:r w:rsidR="00A14213">
        <w:t>esearch suggests that n</w:t>
      </w:r>
      <w:r w:rsidR="00511590">
        <w:t xml:space="preserve">egative emotions </w:t>
      </w:r>
      <w:r w:rsidR="00A14213">
        <w:t xml:space="preserve">(such as those created by negative feedback from reviewers, or fears </w:t>
      </w:r>
      <w:r w:rsidR="00BC321E">
        <w:t>generated by</w:t>
      </w:r>
      <w:r w:rsidR="00A14213">
        <w:t xml:space="preserve"> large changes in stock status) can motivate improvement, </w:t>
      </w:r>
      <w:r w:rsidR="00511590">
        <w:t xml:space="preserve">for which creativity is required </w:t>
      </w:r>
      <w:r>
        <w:fldChar w:fldCharType="begin"/>
      </w:r>
      <w:r w:rsidR="00550B8B">
        <w:instrText xml:space="preserve"> ADDIN ZOTERO_ITEM CSL_CITATION {"citationID":"JG5pW5Ej","properties":{"formattedCitation":"(Rasulzada 2014)","plainCitation":"(Rasulzada 2014)"},"citationItems":[{"id":6117,"uris":["http://zotero.org/users/1951115/items/FRIBJV3G"],"uri":["http://zotero.org/users/1951115/items/FRIBJV3G"],"itemData":{"id":6117,"type":"article-journal","title":"Creativity at work and its relation to well-being","container-title":"Creativity research: An interdisciplinary and multidisciplinary research handbook","page":"171–190","source":"Google Scholar","author":[{"family":"Rasulzada","given":"Farida"}],"issued":{"date-parts":[["2014"]]}}}],"schema":"https://github.com/citation-style-language/schema/raw/master/csl-citation.json"} </w:instrText>
      </w:r>
      <w:r>
        <w:fldChar w:fldCharType="separate"/>
      </w:r>
      <w:r w:rsidR="00550B8B">
        <w:rPr>
          <w:noProof/>
        </w:rPr>
        <w:t>(Rasulzada 2014)</w:t>
      </w:r>
      <w:r>
        <w:fldChar w:fldCharType="end"/>
      </w:r>
      <w:r w:rsidR="00BC321E">
        <w:t>.</w:t>
      </w:r>
      <w:r w:rsidR="00511590">
        <w:t xml:space="preserve"> But, stress </w:t>
      </w:r>
      <w:r w:rsidR="00A14213">
        <w:t xml:space="preserve">(such as that created by being asked to produce results under very tight deadlines and in a public arena) </w:t>
      </w:r>
      <w:r w:rsidR="00511590">
        <w:t xml:space="preserve">can </w:t>
      </w:r>
      <w:r w:rsidR="00C63AD9">
        <w:t xml:space="preserve">also </w:t>
      </w:r>
      <w:r w:rsidR="00511590">
        <w:t>reduce creativity by reducing cognit</w:t>
      </w:r>
      <w:r w:rsidR="00887D97">
        <w:t xml:space="preserve">ive resources </w:t>
      </w:r>
      <w:r w:rsidR="00887D97">
        <w:fldChar w:fldCharType="begin"/>
      </w:r>
      <w:r w:rsidR="00887D97">
        <w:instrText xml:space="preserve"> ADDIN ZOTERO_ITEM CSL_CITATION {"citationID":"iAoBy95i","properties":{"formattedCitation":"(Fredrickson 2004)","plainCitation":"(Fredrickson 2004)"},"citationItems":[{"id":6299,"uris":["http://zotero.org/users/1951115/items/3GXVXQU7"],"uri":["http://zotero.org/users/1951115/items/3GXVXQU7"],"itemData":{"id":6299,"type":"article-journal","title":"The broaden-and-build theory of positive emotions.","container-title":"Philosophical Transactions of the Royal Society B: Biological Sciences","page":"1367","volume":"359","issue":"1449","source":"Google Scholar","author":[{"family":"Fredrickson","given":"Barbara L."}],"issued":{"date-parts":[["2004"]]}}}],"schema":"https://github.com/citation-style-language/schema/raw/master/csl-citation.json"} </w:instrText>
      </w:r>
      <w:r w:rsidR="00887D97">
        <w:fldChar w:fldCharType="separate"/>
      </w:r>
      <w:r w:rsidR="00887D97">
        <w:rPr>
          <w:noProof/>
        </w:rPr>
        <w:t>(Fredrickson 2004)</w:t>
      </w:r>
      <w:r w:rsidR="00887D97">
        <w:fldChar w:fldCharType="end"/>
      </w:r>
      <w:r w:rsidR="001A6227">
        <w:t xml:space="preserve">. </w:t>
      </w:r>
      <w:r w:rsidR="00511590">
        <w:t>Bureaucratic climate</w:t>
      </w:r>
      <w:r w:rsidR="001A6227">
        <w:t>s</w:t>
      </w:r>
      <w:r w:rsidR="00511590">
        <w:t xml:space="preserve"> can t</w:t>
      </w:r>
      <w:r w:rsidR="001A6227">
        <w:t>hreaten employee creativity</w:t>
      </w:r>
      <w:r w:rsidR="00C63AD9">
        <w:t xml:space="preserve"> </w:t>
      </w:r>
      <w:r w:rsidR="00884D69">
        <w:t xml:space="preserve">by fostering </w:t>
      </w:r>
      <w:r w:rsidR="007B504D">
        <w:t xml:space="preserve">a </w:t>
      </w:r>
      <w:r w:rsidR="00884D69">
        <w:t xml:space="preserve">fear of </w:t>
      </w:r>
      <w:r w:rsidR="001A6227">
        <w:t xml:space="preserve">failure and risk avoidance </w:t>
      </w:r>
      <w:r w:rsidR="007B504D">
        <w:fldChar w:fldCharType="begin"/>
      </w:r>
      <w:r w:rsidR="007B504D">
        <w:instrText xml:space="preserve"> ADDIN ZOTERO_ITEM CSL_CITATION {"citationID":"e9bML69N","properties":{"formattedCitation":"(Ford 1996)","plainCitation":"(Ford 1996)"},"citationItems":[{"id":6301,"uris":["http://zotero.org/users/1951115/items/6DZ2DCGJ"],"uri":["http://zotero.org/users/1951115/items/6DZ2DCGJ"],"itemData":{"id":6301,"type":"article-journal","title":"A theory of individual creative action in multiple social domains","container-title":"Academy of Management review","page":"1112–1142","volume":"21","issue":"4","source":"Google Scholar","author":[{"family":"Ford","given":"Cameron M."}],"issued":{"date-parts":[["1996"]]}}}],"schema":"https://github.com/citation-style-language/schema/raw/master/csl-citation.json"} </w:instrText>
      </w:r>
      <w:r w:rsidR="007B504D">
        <w:fldChar w:fldCharType="separate"/>
      </w:r>
      <w:r w:rsidR="007B504D">
        <w:rPr>
          <w:noProof/>
        </w:rPr>
        <w:t>(Ford 1996)</w:t>
      </w:r>
      <w:r w:rsidR="007B504D">
        <w:fldChar w:fldCharType="end"/>
      </w:r>
      <w:r w:rsidR="007B504D">
        <w:t>. Considering</w:t>
      </w:r>
      <w:r w:rsidR="001A6227">
        <w:t xml:space="preserve"> the </w:t>
      </w:r>
      <w:r w:rsidR="007B504D">
        <w:t xml:space="preserve">institutional </w:t>
      </w:r>
      <w:r w:rsidR="001A6227">
        <w:t xml:space="preserve">context surrounding </w:t>
      </w:r>
      <w:r w:rsidR="00C01250">
        <w:t>stock assessment</w:t>
      </w:r>
      <w:r w:rsidR="007B504D">
        <w:t>s</w:t>
      </w:r>
      <w:r w:rsidR="00C01250">
        <w:t xml:space="preserve"> </w:t>
      </w:r>
      <w:r w:rsidR="007B504D">
        <w:t xml:space="preserve">could create opportunities to improve the process.  For example, </w:t>
      </w:r>
      <w:r w:rsidR="00562146">
        <w:t xml:space="preserve">exploring potential ecosystem expansions to assessment models </w:t>
      </w:r>
      <w:r w:rsidR="008E0FDD">
        <w:t xml:space="preserve">first </w:t>
      </w:r>
      <w:r w:rsidR="00562146">
        <w:t xml:space="preserve">using management strategy evaluations </w:t>
      </w:r>
      <w:r w:rsidR="008E0FDD">
        <w:t>can provide some breathing room</w:t>
      </w:r>
      <w:r w:rsidR="00562146">
        <w:t xml:space="preserve"> from the </w:t>
      </w:r>
      <w:r w:rsidR="008E0FDD">
        <w:t xml:space="preserve">management decisions on </w:t>
      </w:r>
      <w:r w:rsidR="00562146">
        <w:t>catch-levels</w:t>
      </w:r>
      <w:proofErr w:type="gramStart"/>
      <w:r w:rsidR="008E0FDD">
        <w:t xml:space="preserve">. </w:t>
      </w:r>
      <w:proofErr w:type="gramEnd"/>
      <w:r w:rsidR="008E0FDD">
        <w:t xml:space="preserve">Including ecosystem scientists on assessment teams is another way to encourage broader ecosystem considerations.  </w:t>
      </w:r>
      <w:r w:rsidR="00C01250">
        <w:t xml:space="preserve"> </w:t>
      </w:r>
      <w:r w:rsidR="008E0FDD">
        <w:t>Some</w:t>
      </w:r>
      <w:r w:rsidR="00C01250">
        <w:t xml:space="preserve"> regions</w:t>
      </w:r>
      <w:r w:rsidR="00F34994">
        <w:t xml:space="preserve"> have developed terms of reference </w:t>
      </w:r>
      <w:r w:rsidR="008E0FDD">
        <w:t xml:space="preserve">for assessments </w:t>
      </w:r>
      <w:r w:rsidR="00F34994">
        <w:t xml:space="preserve">that recommend </w:t>
      </w:r>
      <w:r w:rsidR="004150BB">
        <w:t>consult</w:t>
      </w:r>
      <w:r w:rsidR="008E0FDD">
        <w:t>ing with or including</w:t>
      </w:r>
      <w:r w:rsidR="004150BB">
        <w:t xml:space="preserve"> ecosystem scientists</w:t>
      </w:r>
      <w:r w:rsidR="008E0FDD">
        <w:t xml:space="preserve"> (</w:t>
      </w:r>
      <w:proofErr w:type="spellStart"/>
      <w:r w:rsidR="008E0FDD">
        <w:t>eg</w:t>
      </w:r>
      <w:proofErr w:type="spellEnd"/>
      <w:r w:rsidR="008E0FDD">
        <w:t>. Pacific Council, 2017, o</w:t>
      </w:r>
      <w:r w:rsidR="004150BB">
        <w:t>t</w:t>
      </w:r>
      <w:r w:rsidR="008E0FDD">
        <w:t>h</w:t>
      </w:r>
      <w:r w:rsidR="004150BB">
        <w:t>ers?).</w:t>
      </w:r>
    </w:p>
    <w:p w14:paraId="5ADCE470" w14:textId="02792560" w:rsidR="004150BB" w:rsidRDefault="004150BB" w:rsidP="00A14213">
      <w:pPr>
        <w:spacing w:line="480" w:lineRule="auto"/>
        <w:ind w:firstLine="720"/>
        <w:contextualSpacing/>
      </w:pPr>
      <w:r>
        <w:t>Expanding stock assessments to include more consideration of fishery and ecosystem intera</w:t>
      </w:r>
      <w:r w:rsidR="007B504D">
        <w:t>c</w:t>
      </w:r>
      <w:r>
        <w:t>tions is only one way these considerations can influence the management pr</w:t>
      </w:r>
      <w:r w:rsidR="008E0FDD">
        <w:t>ocess.  Others may be equally or</w:t>
      </w:r>
      <w:r>
        <w:t xml:space="preserve"> more influential.  Stock assessments inform the </w:t>
      </w:r>
      <w:r w:rsidR="008E0FDD">
        <w:t>biomass of the fished population</w:t>
      </w:r>
      <w:r>
        <w:t xml:space="preserve">, which influences the recommended catch for fisheries managed with control rules.  The form of the control rule (how catch should change with biomass), and reference points (targets or limits) </w:t>
      </w:r>
      <w:r w:rsidR="008E0FDD">
        <w:t>are another target for including</w:t>
      </w:r>
      <w:r>
        <w:t xml:space="preserve"> ecosystem information</w:t>
      </w:r>
      <w:r w:rsidR="007164AB">
        <w:t xml:space="preserve"> </w:t>
      </w:r>
      <w:r w:rsidR="007164AB">
        <w:fldChar w:fldCharType="begin"/>
      </w:r>
      <w:r w:rsidR="00ED576B">
        <w:instrText xml:space="preserve"> ADDIN ZOTERO_ITEM CSL_CITATION {"citationID":"Qna83kiD","properties":{"formattedCitation":"(e.g., Holsman et al. 2016; Patrick and Link 2015b; Punt et al. 2014)","plainCitation":"(e.g., Holsman et al. 2016; Patrick and Link 2015b; Punt et al. 2014)"},"citationItems":[{"id":6215,"uris":["http://zotero.org/users/1951115/items/RWJ5TQFK"],"uri":["http://zotero.org/users/1951115/items/RWJ5TQFK"],"itemData":{"id":6215,"type":"article-journal","title":"A comparison of fisheries biological reference points estimated from temperature-specific multi-species and single-species climate-enhanced stock assessment models","container-title":"Deep-Sea Research Part Ii-Topical Studies in Oceanography","page":"360-378","volume":"134","source":"Web of Science","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5,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5. This framework provides a basis for the application of MSCAA models for tactical ecosystem-based fisheries management decisions under changing climate conditions. Published by Elsevier Ltd.","DOI":"10.1016/j.dsr2.2015.08.001","ISSN":"0967-0645","note":"WOS:000390510500026","journalAbbreviation":"Deep-Sea Res. Part II-Top. Stud. Oceanogr.","language":"English","author":[{"family":"Holsman","given":"Kirstin K."},{"family":"Ianelli","given":"James"},{"family":"Aydin","given":"Kerim"},{"family":"Punt","given":"Andre E."},{"family":"Moffitt","given":"Elizabeth A."}],"issued":{"date-parts":[["2016",12]]}},"prefix":"e.g., "},{"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7164AB">
        <w:fldChar w:fldCharType="separate"/>
      </w:r>
      <w:r w:rsidR="007164AB">
        <w:rPr>
          <w:noProof/>
        </w:rPr>
        <w:t>(e.g., Holsman et al. 2016; Patrick and Link 2015b; Punt et al. 2014)</w:t>
      </w:r>
      <w:r w:rsidR="007164AB">
        <w:fldChar w:fldCharType="end"/>
      </w:r>
      <w:r>
        <w:t>.  For example, the control rule for Pacific sardine depends on temperature (CPS FMP).  Moreover, a control rule translates biomass into allowed catch</w:t>
      </w:r>
      <w:r w:rsidR="007164AB">
        <w:t xml:space="preserve"> (ABC- allowable biological catch)</w:t>
      </w:r>
      <w:r>
        <w:t xml:space="preserve">, but actually </w:t>
      </w:r>
      <w:r w:rsidR="007164AB">
        <w:t xml:space="preserve">setting catch limits (TAC- total allowable catch) is a separate decision, which could also be influenced qualitative or quantitatively by ecosystem </w:t>
      </w:r>
      <w:r w:rsidR="009D43F4">
        <w:t>status</w:t>
      </w:r>
      <w:r w:rsidR="007164AB">
        <w:t xml:space="preserve"> (e.g. </w:t>
      </w:r>
      <w:proofErr w:type="spellStart"/>
      <w:r w:rsidR="007164AB">
        <w:t>Zador</w:t>
      </w:r>
      <w:proofErr w:type="spellEnd"/>
      <w:r w:rsidR="007164AB">
        <w:t xml:space="preserve"> et al. 2017) or other </w:t>
      </w:r>
      <w:r w:rsidR="00265DA0">
        <w:t xml:space="preserve">biophysical or human system </w:t>
      </w:r>
      <w:r w:rsidR="007164AB">
        <w:t xml:space="preserve">considerations </w:t>
      </w:r>
      <w:r w:rsidR="008E0FDD">
        <w:fldChar w:fldCharType="begin"/>
      </w:r>
      <w:r w:rsidR="00265DA0">
        <w:instrText xml:space="preserve"> ADDIN ZOTERO_ITEM CSL_CITATION {"citationID":"QMVFTKkU","properties":{"formattedCitation":"(Patrick and Link 2015b; Levin 2014)","plainCitation":"(Patrick and Link 2015b; Levin 2014)"},"citationItems":[{"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106,"uris":["http://zotero.org/users/1951115/items/M84XWMWP"],"uri":["http://zotero.org/users/1951115/items/M84XWMWP"],"itemData":{"id":106,"type":"article-journal","title":"New Conservation for the Anthropocene Ocean","container-title":"Conservation Letters","source":"Google Scholar","URL":"http://onlinelibrary.wiley.com/doi/10.1111/conl.12108/abstract","author":[{"family":"Levin","given":"Phillip S."}],"issued":{"date-parts":[["2014"]]},"accessed":{"date-parts":[["2014",11,10]]}}}],"schema":"https://github.com/citation-style-language/schema/raw/master/csl-citation.json"} </w:instrText>
      </w:r>
      <w:r w:rsidR="008E0FDD">
        <w:fldChar w:fldCharType="separate"/>
      </w:r>
      <w:r w:rsidR="00265DA0">
        <w:rPr>
          <w:noProof/>
        </w:rPr>
        <w:t>(Patrick and Link 2015b; Levin 2014)</w:t>
      </w:r>
      <w:r w:rsidR="008E0FDD">
        <w:fldChar w:fldCharType="end"/>
      </w:r>
      <w:r w:rsidR="007164AB">
        <w:t xml:space="preserve">. </w:t>
      </w:r>
    </w:p>
    <w:p w14:paraId="4E2EA095" w14:textId="3A2E510E" w:rsidR="007230D6" w:rsidRDefault="007164AB" w:rsidP="00575AB7">
      <w:pPr>
        <w:spacing w:line="480" w:lineRule="auto"/>
        <w:ind w:firstLine="720"/>
        <w:contextualSpacing/>
      </w:pPr>
      <w:r>
        <w:t>Our</w:t>
      </w:r>
      <w:r w:rsidR="007230D6">
        <w:t xml:space="preserve"> analysis provides a summary of the current state of stock assessments </w:t>
      </w:r>
      <w:r>
        <w:t xml:space="preserve">in the U.S. </w:t>
      </w:r>
      <w:r w:rsidR="007230D6">
        <w:t xml:space="preserve">with respect to ecosystem science, and highlights </w:t>
      </w:r>
      <w:r>
        <w:t xml:space="preserve">numerous examples where broader considerations </w:t>
      </w:r>
      <w:r w:rsidR="00E30FBF">
        <w:t xml:space="preserve">have been included qualitatively and quantitatively.  We identified </w:t>
      </w:r>
      <w:r w:rsidR="007230D6">
        <w:t xml:space="preserve">potential data-gaps and </w:t>
      </w:r>
      <w:r w:rsidR="00E30FBF">
        <w:t xml:space="preserve">also </w:t>
      </w:r>
      <w:r w:rsidR="00E30FBF">
        <w:lastRenderedPageBreak/>
        <w:t>opportunities</w:t>
      </w:r>
      <w:r w:rsidR="007230D6">
        <w:t xml:space="preserve"> for </w:t>
      </w:r>
      <w:r>
        <w:t>fur</w:t>
      </w:r>
      <w:r w:rsidR="00E30FBF">
        <w:t xml:space="preserve">ther expansion of assessments moving forward. </w:t>
      </w:r>
      <w:r w:rsidR="007230D6">
        <w:t xml:space="preserve">Our results can inform future decisions about developing guidelines for </w:t>
      </w:r>
      <w:r w:rsidR="00E30FBF">
        <w:t xml:space="preserve">prioritizing </w:t>
      </w:r>
      <w:r w:rsidR="007230D6">
        <w:t>assessments and funding opportunities to improve ecosystem-based fisheries management.</w:t>
      </w:r>
    </w:p>
    <w:p w14:paraId="20E6A957" w14:textId="73EA462A" w:rsidR="00E30FBF" w:rsidRDefault="00E30FBF" w:rsidP="00E30FBF">
      <w:pPr>
        <w:spacing w:line="480" w:lineRule="auto"/>
        <w:contextualSpacing/>
        <w:rPr>
          <w:b/>
        </w:rPr>
      </w:pPr>
      <w:r w:rsidRPr="00E30FBF">
        <w:rPr>
          <w:b/>
        </w:rPr>
        <w:t>Acknowledgments</w:t>
      </w:r>
    </w:p>
    <w:p w14:paraId="7E61BFA9" w14:textId="140D1009" w:rsidR="00E30FBF" w:rsidRPr="00E30FBF" w:rsidRDefault="00E30FBF" w:rsidP="00E30FBF">
      <w:pPr>
        <w:spacing w:line="480" w:lineRule="auto"/>
        <w:contextualSpacing/>
      </w:pPr>
      <w:r>
        <w:t xml:space="preserve">This work emerged from discussions with the </w:t>
      </w:r>
      <w:proofErr w:type="spellStart"/>
      <w:r>
        <w:t>Lenfest</w:t>
      </w:r>
      <w:proofErr w:type="spellEnd"/>
      <w:r>
        <w:t xml:space="preserve"> Fishery Ecosystem Task force supported by the </w:t>
      </w:r>
      <w:proofErr w:type="spellStart"/>
      <w:r>
        <w:t>Lenfest</w:t>
      </w:r>
      <w:proofErr w:type="spellEnd"/>
      <w:r>
        <w:t xml:space="preserve"> Ocean Program.  We thank the task force members for their input on earlier versions of our analysis, and Rick </w:t>
      </w:r>
      <w:proofErr w:type="spellStart"/>
      <w:r>
        <w:t>Methot</w:t>
      </w:r>
      <w:proofErr w:type="spellEnd"/>
      <w:r>
        <w:t xml:space="preserve"> and Stacey Miller for facilitating our access to the NOAA Species Information System database. This manuscript reflects the views of the authors, not NOAA Fisheries.</w:t>
      </w:r>
    </w:p>
    <w:p w14:paraId="2953FC86" w14:textId="4A91EE6E" w:rsidR="00575AB7" w:rsidRDefault="00575AB7" w:rsidP="001D0777">
      <w:pPr>
        <w:spacing w:line="480" w:lineRule="auto"/>
        <w:contextualSpacing/>
      </w:pPr>
    </w:p>
    <w:p w14:paraId="5A84D0AA" w14:textId="7502C74B" w:rsidR="0053165C" w:rsidRPr="0053165C" w:rsidRDefault="0053165C" w:rsidP="00BC2635">
      <w:pPr>
        <w:spacing w:line="480" w:lineRule="auto"/>
        <w:contextualSpacing/>
        <w:outlineLvl w:val="0"/>
        <w:rPr>
          <w:b/>
        </w:rPr>
      </w:pPr>
      <w:r w:rsidRPr="0053165C">
        <w:rPr>
          <w:b/>
        </w:rPr>
        <w:t>References</w:t>
      </w:r>
    </w:p>
    <w:p w14:paraId="69485458" w14:textId="77777777" w:rsidR="00265DA0" w:rsidRPr="00265DA0" w:rsidRDefault="0053165C" w:rsidP="00265DA0">
      <w:pPr>
        <w:pStyle w:val="Bibliography"/>
        <w:rPr>
          <w:rFonts w:ascii="Cambria"/>
        </w:rPr>
      </w:pPr>
      <w:r>
        <w:fldChar w:fldCharType="begin"/>
      </w:r>
      <w:r w:rsidR="00795F6E">
        <w:instrText xml:space="preserve"> ADDIN ZOTERO_BIBL {"custom":[]} CSL_BIBLIOGRAPHY </w:instrText>
      </w:r>
      <w:r>
        <w:fldChar w:fldCharType="separate"/>
      </w:r>
      <w:proofErr w:type="spellStart"/>
      <w:r w:rsidR="00265DA0" w:rsidRPr="00265DA0">
        <w:rPr>
          <w:rFonts w:ascii="Cambria"/>
        </w:rPr>
        <w:t>Arkema</w:t>
      </w:r>
      <w:proofErr w:type="spellEnd"/>
      <w:r w:rsidR="00265DA0" w:rsidRPr="00265DA0">
        <w:rPr>
          <w:rFonts w:ascii="Cambria"/>
        </w:rPr>
        <w:t xml:space="preserve">, Katie K., Sarah C. Abramson, and Bryan M. Dewsbury. 2006. “Marine Ecosystem-Based Management: From Characterization to Implementation.” </w:t>
      </w:r>
      <w:r w:rsidR="00265DA0" w:rsidRPr="00265DA0">
        <w:rPr>
          <w:rFonts w:ascii="Cambria"/>
          <w:i/>
          <w:iCs/>
        </w:rPr>
        <w:t>Frontiers in Ecology and the Environment</w:t>
      </w:r>
      <w:r w:rsidR="00265DA0" w:rsidRPr="00265DA0">
        <w:rPr>
          <w:rFonts w:ascii="Cambria"/>
        </w:rPr>
        <w:t xml:space="preserve"> 4 (10): 525–532.</w:t>
      </w:r>
    </w:p>
    <w:p w14:paraId="16D89095" w14:textId="77777777" w:rsidR="00265DA0" w:rsidRPr="00265DA0" w:rsidRDefault="00265DA0" w:rsidP="00265DA0">
      <w:pPr>
        <w:pStyle w:val="Bibliography"/>
        <w:rPr>
          <w:rFonts w:ascii="Cambria"/>
        </w:rPr>
      </w:pPr>
      <w:proofErr w:type="spellStart"/>
      <w:r w:rsidRPr="00265DA0">
        <w:rPr>
          <w:rFonts w:ascii="Cambria"/>
        </w:rPr>
        <w:t>Berkes</w:t>
      </w:r>
      <w:proofErr w:type="spellEnd"/>
      <w:r w:rsidRPr="00265DA0">
        <w:rPr>
          <w:rFonts w:ascii="Cambria"/>
        </w:rPr>
        <w:t xml:space="preserve">, </w:t>
      </w:r>
      <w:proofErr w:type="spellStart"/>
      <w:r w:rsidRPr="00265DA0">
        <w:rPr>
          <w:rFonts w:ascii="Cambria"/>
        </w:rPr>
        <w:t>Fikret</w:t>
      </w:r>
      <w:proofErr w:type="spellEnd"/>
      <w:r w:rsidRPr="00265DA0">
        <w:rPr>
          <w:rFonts w:ascii="Cambria"/>
        </w:rPr>
        <w:t xml:space="preserve">. 2012. “Implementing Ecosystem-Based Management: Evolution or Revolution?” </w:t>
      </w:r>
      <w:r w:rsidRPr="00265DA0">
        <w:rPr>
          <w:rFonts w:ascii="Cambria"/>
          <w:i/>
          <w:iCs/>
        </w:rPr>
        <w:t>Fish and Fisheries</w:t>
      </w:r>
      <w:r w:rsidRPr="00265DA0">
        <w:rPr>
          <w:rFonts w:ascii="Cambria"/>
        </w:rPr>
        <w:t xml:space="preserve"> 13 (4): 465–76. doi:10.1111/j.1467-2979.2011.</w:t>
      </w:r>
      <w:proofErr w:type="gramStart"/>
      <w:r w:rsidRPr="00265DA0">
        <w:rPr>
          <w:rFonts w:ascii="Cambria"/>
        </w:rPr>
        <w:t>00452.x.</w:t>
      </w:r>
      <w:proofErr w:type="gramEnd"/>
    </w:p>
    <w:p w14:paraId="0D2F6B17" w14:textId="77777777" w:rsidR="00265DA0" w:rsidRPr="00265DA0" w:rsidRDefault="00265DA0" w:rsidP="00265DA0">
      <w:pPr>
        <w:pStyle w:val="Bibliography"/>
        <w:rPr>
          <w:rFonts w:ascii="Cambria"/>
        </w:rPr>
      </w:pPr>
      <w:r w:rsidRPr="00265DA0">
        <w:rPr>
          <w:rFonts w:ascii="Cambria"/>
        </w:rPr>
        <w:t xml:space="preserve">Bundy, </w:t>
      </w:r>
      <w:proofErr w:type="spellStart"/>
      <w:r w:rsidRPr="00265DA0">
        <w:rPr>
          <w:rFonts w:ascii="Cambria"/>
        </w:rPr>
        <w:t>Alida</w:t>
      </w:r>
      <w:proofErr w:type="spellEnd"/>
      <w:r w:rsidRPr="00265DA0">
        <w:rPr>
          <w:rFonts w:ascii="Cambria"/>
        </w:rPr>
        <w:t xml:space="preserve">, </w:t>
      </w:r>
      <w:proofErr w:type="spellStart"/>
      <w:r w:rsidRPr="00265DA0">
        <w:rPr>
          <w:rFonts w:ascii="Cambria"/>
        </w:rPr>
        <w:t>Ratana</w:t>
      </w:r>
      <w:proofErr w:type="spellEnd"/>
      <w:r w:rsidRPr="00265DA0">
        <w:rPr>
          <w:rFonts w:ascii="Cambria"/>
        </w:rPr>
        <w:t xml:space="preserve"> </w:t>
      </w:r>
      <w:proofErr w:type="spellStart"/>
      <w:r w:rsidRPr="00265DA0">
        <w:rPr>
          <w:rFonts w:ascii="Cambria"/>
        </w:rPr>
        <w:t>Chuenpagdee</w:t>
      </w:r>
      <w:proofErr w:type="spellEnd"/>
      <w:r w:rsidRPr="00265DA0">
        <w:rPr>
          <w:rFonts w:ascii="Cambria"/>
        </w:rPr>
        <w:t xml:space="preserve">, </w:t>
      </w:r>
      <w:proofErr w:type="spellStart"/>
      <w:r w:rsidRPr="00265DA0">
        <w:rPr>
          <w:rFonts w:ascii="Cambria"/>
        </w:rPr>
        <w:t>Svein</w:t>
      </w:r>
      <w:proofErr w:type="spellEnd"/>
      <w:r w:rsidRPr="00265DA0">
        <w:rPr>
          <w:rFonts w:ascii="Cambria"/>
        </w:rPr>
        <w:t xml:space="preserve"> </w:t>
      </w:r>
      <w:proofErr w:type="spellStart"/>
      <w:r w:rsidRPr="00265DA0">
        <w:rPr>
          <w:rFonts w:ascii="Cambria"/>
        </w:rPr>
        <w:t>Jentoft</w:t>
      </w:r>
      <w:proofErr w:type="spellEnd"/>
      <w:r w:rsidRPr="00265DA0">
        <w:rPr>
          <w:rFonts w:ascii="Cambria"/>
        </w:rPr>
        <w:t xml:space="preserve">, and Robin Mahon. 2008. “If Science Is Not the Answer, What Is? An Alternative Governance Model for the World’s Fisheries.” </w:t>
      </w:r>
      <w:r w:rsidRPr="00265DA0">
        <w:rPr>
          <w:rFonts w:ascii="Cambria"/>
          <w:i/>
          <w:iCs/>
        </w:rPr>
        <w:t>Frontiers in Ecology and the Environment</w:t>
      </w:r>
      <w:r w:rsidRPr="00265DA0">
        <w:rPr>
          <w:rFonts w:ascii="Cambria"/>
        </w:rPr>
        <w:t xml:space="preserve"> 6 (3): 152–155.</w:t>
      </w:r>
    </w:p>
    <w:p w14:paraId="6F2C055A" w14:textId="77777777" w:rsidR="00265DA0" w:rsidRPr="00265DA0" w:rsidRDefault="00265DA0" w:rsidP="00265DA0">
      <w:pPr>
        <w:pStyle w:val="Bibliography"/>
        <w:rPr>
          <w:rFonts w:ascii="Cambria"/>
        </w:rPr>
      </w:pPr>
      <w:r w:rsidRPr="00265DA0">
        <w:rPr>
          <w:rFonts w:ascii="Cambria"/>
        </w:rPr>
        <w:t xml:space="preserve">Burnham, K.P., and D.R. Anderson. 1998. </w:t>
      </w:r>
      <w:r w:rsidRPr="00265DA0">
        <w:rPr>
          <w:rFonts w:ascii="Cambria"/>
          <w:i/>
          <w:iCs/>
        </w:rPr>
        <w:t>Model Selection and Inference: A Practical Information-Theoretic Approach</w:t>
      </w:r>
      <w:r w:rsidRPr="00265DA0">
        <w:rPr>
          <w:rFonts w:ascii="Cambria"/>
        </w:rPr>
        <w:t>. New York: Springer-</w:t>
      </w:r>
      <w:proofErr w:type="spellStart"/>
      <w:r w:rsidRPr="00265DA0">
        <w:rPr>
          <w:rFonts w:ascii="Cambria"/>
        </w:rPr>
        <w:t>Verlag</w:t>
      </w:r>
      <w:proofErr w:type="spellEnd"/>
      <w:r w:rsidRPr="00265DA0">
        <w:rPr>
          <w:rFonts w:ascii="Cambria"/>
        </w:rPr>
        <w:t>.</w:t>
      </w:r>
    </w:p>
    <w:p w14:paraId="06D65026" w14:textId="77777777" w:rsidR="00265DA0" w:rsidRPr="00265DA0" w:rsidRDefault="00265DA0" w:rsidP="00265DA0">
      <w:pPr>
        <w:pStyle w:val="Bibliography"/>
        <w:rPr>
          <w:rFonts w:ascii="Cambria"/>
        </w:rPr>
      </w:pPr>
      <w:r w:rsidRPr="00265DA0">
        <w:rPr>
          <w:rFonts w:ascii="Cambria"/>
        </w:rPr>
        <w:t xml:space="preserve">Christie, Patrick, David L. </w:t>
      </w:r>
      <w:proofErr w:type="spellStart"/>
      <w:r w:rsidRPr="00265DA0">
        <w:rPr>
          <w:rFonts w:ascii="Cambria"/>
        </w:rPr>
        <w:t>Fluharty</w:t>
      </w:r>
      <w:proofErr w:type="spellEnd"/>
      <w:r w:rsidRPr="00265DA0">
        <w:rPr>
          <w:rFonts w:ascii="Cambria"/>
        </w:rPr>
        <w:t xml:space="preserve">, Alan T. White, Liza </w:t>
      </w:r>
      <w:proofErr w:type="spellStart"/>
      <w:r w:rsidRPr="00265DA0">
        <w:rPr>
          <w:rFonts w:ascii="Cambria"/>
        </w:rPr>
        <w:t>Eisma</w:t>
      </w:r>
      <w:proofErr w:type="spellEnd"/>
      <w:r w:rsidRPr="00265DA0">
        <w:rPr>
          <w:rFonts w:ascii="Cambria"/>
        </w:rPr>
        <w:t xml:space="preserve">-Osorio, and William </w:t>
      </w:r>
      <w:proofErr w:type="spellStart"/>
      <w:r w:rsidRPr="00265DA0">
        <w:rPr>
          <w:rFonts w:ascii="Cambria"/>
        </w:rPr>
        <w:t>Jatulan</w:t>
      </w:r>
      <w:proofErr w:type="spellEnd"/>
      <w:r w:rsidRPr="00265DA0">
        <w:rPr>
          <w:rFonts w:ascii="Cambria"/>
        </w:rPr>
        <w:t xml:space="preserve">. 2007. “Assessing the Feasibility of Ecosystem-Based Fisheries Management in Tropical Contexts.” </w:t>
      </w:r>
      <w:r w:rsidRPr="00265DA0">
        <w:rPr>
          <w:rFonts w:ascii="Cambria"/>
          <w:i/>
          <w:iCs/>
        </w:rPr>
        <w:t>Marine Policy</w:t>
      </w:r>
      <w:r w:rsidRPr="00265DA0">
        <w:rPr>
          <w:rFonts w:ascii="Cambria"/>
        </w:rPr>
        <w:t xml:space="preserve"> 31 (3): 239–50. </w:t>
      </w:r>
      <w:proofErr w:type="gramStart"/>
      <w:r w:rsidRPr="00265DA0">
        <w:rPr>
          <w:rFonts w:ascii="Cambria"/>
        </w:rPr>
        <w:t>doi:10.1016/j.marpol</w:t>
      </w:r>
      <w:proofErr w:type="gramEnd"/>
      <w:r w:rsidRPr="00265DA0">
        <w:rPr>
          <w:rFonts w:ascii="Cambria"/>
        </w:rPr>
        <w:t>.2006.08.001.</w:t>
      </w:r>
    </w:p>
    <w:p w14:paraId="66CD7E6B" w14:textId="77777777" w:rsidR="00265DA0" w:rsidRPr="00265DA0" w:rsidRDefault="00265DA0" w:rsidP="00265DA0">
      <w:pPr>
        <w:pStyle w:val="Bibliography"/>
        <w:rPr>
          <w:rFonts w:ascii="Cambria"/>
        </w:rPr>
      </w:pPr>
      <w:r w:rsidRPr="00265DA0">
        <w:rPr>
          <w:rFonts w:ascii="Cambria"/>
        </w:rPr>
        <w:t xml:space="preserve">Cowan, James H., Jake C. Rice, Carl J. Walters, Ray </w:t>
      </w:r>
      <w:proofErr w:type="spellStart"/>
      <w:r w:rsidRPr="00265DA0">
        <w:rPr>
          <w:rFonts w:ascii="Cambria"/>
        </w:rPr>
        <w:t>Hilborn</w:t>
      </w:r>
      <w:proofErr w:type="spellEnd"/>
      <w:r w:rsidRPr="00265DA0">
        <w:rPr>
          <w:rFonts w:ascii="Cambria"/>
        </w:rPr>
        <w:t xml:space="preserve">, Timothy E. Essington, John W. Day, and Kevin M. Boswell. 2012. “Challenges for Implementing an Ecosystem Approach to Fisheries Management.” </w:t>
      </w:r>
      <w:r w:rsidRPr="00265DA0">
        <w:rPr>
          <w:rFonts w:ascii="Cambria"/>
          <w:i/>
          <w:iCs/>
        </w:rPr>
        <w:t>Marine and Coastal Fisheries</w:t>
      </w:r>
      <w:r w:rsidRPr="00265DA0">
        <w:rPr>
          <w:rFonts w:ascii="Cambria"/>
        </w:rPr>
        <w:t xml:space="preserve"> 4 (1): 496–510. doi:10.1080/19425120.2012.690825.</w:t>
      </w:r>
    </w:p>
    <w:p w14:paraId="7477CD0C" w14:textId="77777777" w:rsidR="00265DA0" w:rsidRPr="00265DA0" w:rsidRDefault="00265DA0" w:rsidP="00265DA0">
      <w:pPr>
        <w:pStyle w:val="Bibliography"/>
        <w:rPr>
          <w:rFonts w:ascii="Cambria"/>
        </w:rPr>
      </w:pPr>
      <w:r w:rsidRPr="00265DA0">
        <w:rPr>
          <w:rFonts w:ascii="Cambria"/>
        </w:rPr>
        <w:t>Dickey-</w:t>
      </w:r>
      <w:proofErr w:type="spellStart"/>
      <w:r w:rsidRPr="00265DA0">
        <w:rPr>
          <w:rFonts w:ascii="Cambria"/>
        </w:rPr>
        <w:t>Collas</w:t>
      </w:r>
      <w:proofErr w:type="spellEnd"/>
      <w:r w:rsidRPr="00265DA0">
        <w:rPr>
          <w:rFonts w:ascii="Cambria"/>
        </w:rPr>
        <w:t xml:space="preserve">, M., G. H. Engelhard, A. </w:t>
      </w:r>
      <w:proofErr w:type="spellStart"/>
      <w:r w:rsidRPr="00265DA0">
        <w:rPr>
          <w:rFonts w:ascii="Cambria"/>
        </w:rPr>
        <w:t>Rindorf</w:t>
      </w:r>
      <w:proofErr w:type="spellEnd"/>
      <w:r w:rsidRPr="00265DA0">
        <w:rPr>
          <w:rFonts w:ascii="Cambria"/>
        </w:rPr>
        <w:t xml:space="preserve">, K. </w:t>
      </w:r>
      <w:proofErr w:type="spellStart"/>
      <w:r w:rsidRPr="00265DA0">
        <w:rPr>
          <w:rFonts w:ascii="Cambria"/>
        </w:rPr>
        <w:t>Raab</w:t>
      </w:r>
      <w:proofErr w:type="spellEnd"/>
      <w:r w:rsidRPr="00265DA0">
        <w:rPr>
          <w:rFonts w:ascii="Cambria"/>
        </w:rPr>
        <w:t xml:space="preserve">, S. </w:t>
      </w:r>
      <w:proofErr w:type="spellStart"/>
      <w:r w:rsidRPr="00265DA0">
        <w:rPr>
          <w:rFonts w:ascii="Cambria"/>
        </w:rPr>
        <w:t>Smout</w:t>
      </w:r>
      <w:proofErr w:type="spellEnd"/>
      <w:r w:rsidRPr="00265DA0">
        <w:rPr>
          <w:rFonts w:ascii="Cambria"/>
        </w:rPr>
        <w:t xml:space="preserve">, G. </w:t>
      </w:r>
      <w:proofErr w:type="spellStart"/>
      <w:r w:rsidRPr="00265DA0">
        <w:rPr>
          <w:rFonts w:ascii="Cambria"/>
        </w:rPr>
        <w:t>Aarts</w:t>
      </w:r>
      <w:proofErr w:type="spellEnd"/>
      <w:r w:rsidRPr="00265DA0">
        <w:rPr>
          <w:rFonts w:ascii="Cambria"/>
        </w:rPr>
        <w:t xml:space="preserve">, M. van </w:t>
      </w:r>
      <w:proofErr w:type="spellStart"/>
      <w:r w:rsidRPr="00265DA0">
        <w:rPr>
          <w:rFonts w:ascii="Cambria"/>
        </w:rPr>
        <w:t>Deurs</w:t>
      </w:r>
      <w:proofErr w:type="spellEnd"/>
      <w:r w:rsidRPr="00265DA0">
        <w:rPr>
          <w:rFonts w:ascii="Cambria"/>
        </w:rPr>
        <w:t xml:space="preserve">, et al. 2013. “Ecosystem-Based Management Objectives for the North Sea: Riding the Forage Fish Rollercoaster.” </w:t>
      </w:r>
      <w:r w:rsidRPr="00265DA0">
        <w:rPr>
          <w:rFonts w:ascii="Cambria"/>
          <w:i/>
          <w:iCs/>
        </w:rPr>
        <w:t>ICES Journal of Marine Science</w:t>
      </w:r>
      <w:r w:rsidRPr="00265DA0">
        <w:rPr>
          <w:rFonts w:ascii="Cambria"/>
        </w:rPr>
        <w:t>. doi:10.1093/</w:t>
      </w:r>
      <w:proofErr w:type="spellStart"/>
      <w:r w:rsidRPr="00265DA0">
        <w:rPr>
          <w:rFonts w:ascii="Cambria"/>
        </w:rPr>
        <w:t>icesjms</w:t>
      </w:r>
      <w:proofErr w:type="spellEnd"/>
      <w:r w:rsidRPr="00265DA0">
        <w:rPr>
          <w:rFonts w:ascii="Cambria"/>
        </w:rPr>
        <w:t>/fst075.</w:t>
      </w:r>
    </w:p>
    <w:p w14:paraId="33024111" w14:textId="77777777" w:rsidR="00265DA0" w:rsidRPr="00265DA0" w:rsidRDefault="00265DA0" w:rsidP="00265DA0">
      <w:pPr>
        <w:pStyle w:val="Bibliography"/>
        <w:rPr>
          <w:rFonts w:ascii="Cambria"/>
        </w:rPr>
      </w:pPr>
      <w:r w:rsidRPr="00265DA0">
        <w:rPr>
          <w:rFonts w:ascii="Cambria"/>
        </w:rPr>
        <w:t xml:space="preserve">Directive, Marine Strategy Framework. 2008. “Directive 2008/56/EC of the European Parliament and of the Council of 17 June 2008 Establishing a Framework for Community Action in the Field of Marine Environmental Policy.” </w:t>
      </w:r>
      <w:r w:rsidRPr="00265DA0">
        <w:rPr>
          <w:rFonts w:ascii="Cambria"/>
          <w:i/>
          <w:iCs/>
        </w:rPr>
        <w:t>Official Journal of the European Union L</w:t>
      </w:r>
      <w:r w:rsidRPr="00265DA0">
        <w:rPr>
          <w:rFonts w:ascii="Cambria"/>
        </w:rPr>
        <w:t xml:space="preserve"> 164: 19–40.</w:t>
      </w:r>
    </w:p>
    <w:p w14:paraId="7886FED1" w14:textId="77777777" w:rsidR="00265DA0" w:rsidRPr="00265DA0" w:rsidRDefault="00265DA0" w:rsidP="00265DA0">
      <w:pPr>
        <w:pStyle w:val="Bibliography"/>
        <w:rPr>
          <w:rFonts w:ascii="Cambria"/>
        </w:rPr>
      </w:pPr>
      <w:r w:rsidRPr="00265DA0">
        <w:rPr>
          <w:rFonts w:ascii="Cambria"/>
        </w:rPr>
        <w:t xml:space="preserve">Essington, T. E., P. S. Levin, K.N. Marshall, L. E. Koehn, L.G. Anderson, A. Bundy, Courtney Carothers, et al. 2016. “Building Effective Fishery Ecosystem Plans: A Report from the </w:t>
      </w:r>
      <w:proofErr w:type="spellStart"/>
      <w:r w:rsidRPr="00265DA0">
        <w:rPr>
          <w:rFonts w:ascii="Cambria"/>
        </w:rPr>
        <w:t>Lenfest</w:t>
      </w:r>
      <w:proofErr w:type="spellEnd"/>
      <w:r w:rsidRPr="00265DA0">
        <w:rPr>
          <w:rFonts w:ascii="Cambria"/>
        </w:rPr>
        <w:t xml:space="preserve"> Fishery Ecosystem Task Force.” Washington, D.C.: </w:t>
      </w:r>
      <w:proofErr w:type="spellStart"/>
      <w:r w:rsidRPr="00265DA0">
        <w:rPr>
          <w:rFonts w:ascii="Cambria"/>
        </w:rPr>
        <w:t>Lenfest</w:t>
      </w:r>
      <w:proofErr w:type="spellEnd"/>
      <w:r w:rsidRPr="00265DA0">
        <w:rPr>
          <w:rFonts w:ascii="Cambria"/>
        </w:rPr>
        <w:t xml:space="preserve"> Ocean Program.</w:t>
      </w:r>
    </w:p>
    <w:p w14:paraId="6DEA895D" w14:textId="77777777" w:rsidR="00265DA0" w:rsidRPr="00265DA0" w:rsidRDefault="00265DA0" w:rsidP="00265DA0">
      <w:pPr>
        <w:pStyle w:val="Bibliography"/>
        <w:rPr>
          <w:rFonts w:ascii="Cambria"/>
        </w:rPr>
      </w:pPr>
      <w:r w:rsidRPr="00265DA0">
        <w:rPr>
          <w:rFonts w:ascii="Cambria"/>
        </w:rPr>
        <w:lastRenderedPageBreak/>
        <w:t xml:space="preserve">Essington, T. E., P. E. Moriarty, H. E. Froehlich, E. E. Hodgson, L. E. Koehn, K. L. </w:t>
      </w:r>
      <w:proofErr w:type="spellStart"/>
      <w:r w:rsidRPr="00265DA0">
        <w:rPr>
          <w:rFonts w:ascii="Cambria"/>
        </w:rPr>
        <w:t>Oken</w:t>
      </w:r>
      <w:proofErr w:type="spellEnd"/>
      <w:r w:rsidRPr="00265DA0">
        <w:rPr>
          <w:rFonts w:ascii="Cambria"/>
        </w:rPr>
        <w:t xml:space="preserve">, M. C. </w:t>
      </w:r>
      <w:proofErr w:type="spellStart"/>
      <w:r w:rsidRPr="00265DA0">
        <w:rPr>
          <w:rFonts w:ascii="Cambria"/>
        </w:rPr>
        <w:t>Siple</w:t>
      </w:r>
      <w:proofErr w:type="spellEnd"/>
      <w:r w:rsidRPr="00265DA0">
        <w:rPr>
          <w:rFonts w:ascii="Cambria"/>
        </w:rPr>
        <w:t xml:space="preserve">, and C. C. </w:t>
      </w:r>
      <w:proofErr w:type="spellStart"/>
      <w:r w:rsidRPr="00265DA0">
        <w:rPr>
          <w:rFonts w:ascii="Cambria"/>
        </w:rPr>
        <w:t>Stawitz</w:t>
      </w:r>
      <w:proofErr w:type="spellEnd"/>
      <w:r w:rsidRPr="00265DA0">
        <w:rPr>
          <w:rFonts w:ascii="Cambria"/>
        </w:rPr>
        <w:t xml:space="preserve">. 2015. “Fishing Amplifies Forage Fish Population Collapses.” </w:t>
      </w:r>
      <w:r w:rsidRPr="00265DA0">
        <w:rPr>
          <w:rFonts w:ascii="Cambria"/>
          <w:i/>
          <w:iCs/>
        </w:rPr>
        <w:t xml:space="preserve">Proc Natl </w:t>
      </w:r>
      <w:proofErr w:type="spellStart"/>
      <w:r w:rsidRPr="00265DA0">
        <w:rPr>
          <w:rFonts w:ascii="Cambria"/>
          <w:i/>
          <w:iCs/>
        </w:rPr>
        <w:t>Acad</w:t>
      </w:r>
      <w:proofErr w:type="spellEnd"/>
      <w:r w:rsidRPr="00265DA0">
        <w:rPr>
          <w:rFonts w:ascii="Cambria"/>
          <w:i/>
          <w:iCs/>
        </w:rPr>
        <w:t xml:space="preserve"> </w:t>
      </w:r>
      <w:proofErr w:type="spellStart"/>
      <w:r w:rsidRPr="00265DA0">
        <w:rPr>
          <w:rFonts w:ascii="Cambria"/>
          <w:i/>
          <w:iCs/>
        </w:rPr>
        <w:t>Sci</w:t>
      </w:r>
      <w:proofErr w:type="spellEnd"/>
      <w:r w:rsidRPr="00265DA0">
        <w:rPr>
          <w:rFonts w:ascii="Cambria"/>
          <w:i/>
          <w:iCs/>
        </w:rPr>
        <w:t xml:space="preserve"> U S A</w:t>
      </w:r>
      <w:r w:rsidRPr="00265DA0">
        <w:rPr>
          <w:rFonts w:ascii="Cambria"/>
        </w:rPr>
        <w:t xml:space="preserve"> 112 (21): 6648–52. doi:10.1073/pnas.1422020112.</w:t>
      </w:r>
    </w:p>
    <w:p w14:paraId="59A4B549" w14:textId="77777777" w:rsidR="00265DA0" w:rsidRPr="00265DA0" w:rsidRDefault="00265DA0" w:rsidP="00265DA0">
      <w:pPr>
        <w:pStyle w:val="Bibliography"/>
        <w:rPr>
          <w:rFonts w:ascii="Cambria"/>
        </w:rPr>
      </w:pPr>
      <w:r w:rsidRPr="00265DA0">
        <w:rPr>
          <w:rFonts w:ascii="Cambria"/>
        </w:rPr>
        <w:t>FAO. 2003. “Fisheries Management. 2. The Ecosystem Approach to Fisheries.” 4 Suppl. 2. FAO Technical Guidelines for Responsible Fisheries. Rome, Italy.</w:t>
      </w:r>
    </w:p>
    <w:p w14:paraId="1ECB9F24" w14:textId="77777777" w:rsidR="00265DA0" w:rsidRPr="00265DA0" w:rsidRDefault="00265DA0" w:rsidP="00265DA0">
      <w:pPr>
        <w:pStyle w:val="Bibliography"/>
        <w:rPr>
          <w:rFonts w:ascii="Cambria"/>
        </w:rPr>
      </w:pPr>
      <w:r w:rsidRPr="00265DA0">
        <w:rPr>
          <w:rFonts w:ascii="Cambria"/>
        </w:rPr>
        <w:t xml:space="preserve">Ford, Cameron M. 1996. “A Theory of Individual Creative Action in Multiple Social Domains.” </w:t>
      </w:r>
      <w:r w:rsidRPr="00265DA0">
        <w:rPr>
          <w:rFonts w:ascii="Cambria"/>
          <w:i/>
          <w:iCs/>
        </w:rPr>
        <w:t>Academy of Management Review</w:t>
      </w:r>
      <w:r w:rsidRPr="00265DA0">
        <w:rPr>
          <w:rFonts w:ascii="Cambria"/>
        </w:rPr>
        <w:t xml:space="preserve"> 21 (4): 1112–1142.</w:t>
      </w:r>
    </w:p>
    <w:p w14:paraId="04A4F7F5" w14:textId="77777777" w:rsidR="00265DA0" w:rsidRPr="00265DA0" w:rsidRDefault="00265DA0" w:rsidP="00265DA0">
      <w:pPr>
        <w:pStyle w:val="Bibliography"/>
        <w:rPr>
          <w:rFonts w:ascii="Cambria"/>
        </w:rPr>
      </w:pPr>
      <w:r w:rsidRPr="00265DA0">
        <w:rPr>
          <w:rFonts w:ascii="Cambria"/>
        </w:rPr>
        <w:t xml:space="preserve">Fredrickson, Barbara L. 2004. “The Broaden-and-Build Theory of Positive Emotions.” </w:t>
      </w:r>
      <w:r w:rsidRPr="00265DA0">
        <w:rPr>
          <w:rFonts w:ascii="Cambria"/>
          <w:i/>
          <w:iCs/>
        </w:rPr>
        <w:t>Philosophical Transactions of the Royal Society B: Biological Sciences</w:t>
      </w:r>
      <w:r w:rsidRPr="00265DA0">
        <w:rPr>
          <w:rFonts w:ascii="Cambria"/>
        </w:rPr>
        <w:t xml:space="preserve"> 359 (1449): 1367.</w:t>
      </w:r>
    </w:p>
    <w:p w14:paraId="47C9173E" w14:textId="77777777" w:rsidR="00265DA0" w:rsidRPr="00265DA0" w:rsidRDefault="00265DA0" w:rsidP="00265DA0">
      <w:pPr>
        <w:pStyle w:val="Bibliography"/>
        <w:rPr>
          <w:rFonts w:ascii="Cambria"/>
        </w:rPr>
      </w:pPr>
      <w:proofErr w:type="spellStart"/>
      <w:r w:rsidRPr="00265DA0">
        <w:rPr>
          <w:rFonts w:ascii="Cambria"/>
        </w:rPr>
        <w:t>Hilborn</w:t>
      </w:r>
      <w:proofErr w:type="spellEnd"/>
      <w:r w:rsidRPr="00265DA0">
        <w:rPr>
          <w:rFonts w:ascii="Cambria"/>
        </w:rPr>
        <w:t xml:space="preserve">, R., J.M. </w:t>
      </w:r>
      <w:proofErr w:type="spellStart"/>
      <w:r w:rsidRPr="00265DA0">
        <w:rPr>
          <w:rFonts w:ascii="Cambria"/>
        </w:rPr>
        <w:t>Orensanz</w:t>
      </w:r>
      <w:proofErr w:type="spellEnd"/>
      <w:r w:rsidRPr="00265DA0">
        <w:rPr>
          <w:rFonts w:ascii="Cambria"/>
        </w:rPr>
        <w:t xml:space="preserve">, and A.M. Parma. 2005. “Institutions, Incentives and the Future of Fisheries.” </w:t>
      </w:r>
      <w:r w:rsidRPr="00265DA0">
        <w:rPr>
          <w:rFonts w:ascii="Cambria"/>
          <w:i/>
          <w:iCs/>
        </w:rPr>
        <w:t>Philosophical Transactions of the Royal Society of London, Series B: Biological Sciences</w:t>
      </w:r>
      <w:r w:rsidRPr="00265DA0">
        <w:rPr>
          <w:rFonts w:ascii="Cambria"/>
        </w:rPr>
        <w:t xml:space="preserve"> 360: 47–57.</w:t>
      </w:r>
    </w:p>
    <w:p w14:paraId="088D89EE" w14:textId="77777777" w:rsidR="00265DA0" w:rsidRPr="00265DA0" w:rsidRDefault="00265DA0" w:rsidP="00265DA0">
      <w:pPr>
        <w:pStyle w:val="Bibliography"/>
        <w:rPr>
          <w:rFonts w:ascii="Cambria"/>
        </w:rPr>
      </w:pPr>
      <w:proofErr w:type="spellStart"/>
      <w:r w:rsidRPr="00265DA0">
        <w:rPr>
          <w:rFonts w:ascii="Cambria"/>
        </w:rPr>
        <w:t>Hilborn</w:t>
      </w:r>
      <w:proofErr w:type="spellEnd"/>
      <w:r w:rsidRPr="00265DA0">
        <w:rPr>
          <w:rFonts w:ascii="Cambria"/>
        </w:rPr>
        <w:t xml:space="preserve">, Ray. 2011. “Future Directions in Ecosystem Based Fisheries Management: A Personal Perspective.” </w:t>
      </w:r>
      <w:r w:rsidRPr="00265DA0">
        <w:rPr>
          <w:rFonts w:ascii="Cambria"/>
          <w:i/>
          <w:iCs/>
        </w:rPr>
        <w:t>Fisheries Research</w:t>
      </w:r>
      <w:r w:rsidRPr="00265DA0">
        <w:rPr>
          <w:rFonts w:ascii="Cambria"/>
        </w:rPr>
        <w:t xml:space="preserve"> 108 (2): 235–239.</w:t>
      </w:r>
    </w:p>
    <w:p w14:paraId="38F13239" w14:textId="77777777" w:rsidR="00265DA0" w:rsidRPr="00265DA0" w:rsidRDefault="00265DA0" w:rsidP="00265DA0">
      <w:pPr>
        <w:pStyle w:val="Bibliography"/>
        <w:rPr>
          <w:rFonts w:ascii="Cambria"/>
        </w:rPr>
      </w:pPr>
      <w:proofErr w:type="spellStart"/>
      <w:r w:rsidRPr="00265DA0">
        <w:rPr>
          <w:rFonts w:ascii="Cambria"/>
        </w:rPr>
        <w:t>Holsman</w:t>
      </w:r>
      <w:proofErr w:type="spellEnd"/>
      <w:r w:rsidRPr="00265DA0">
        <w:rPr>
          <w:rFonts w:ascii="Cambria"/>
        </w:rPr>
        <w:t xml:space="preserve">, Kirstin K., James </w:t>
      </w:r>
      <w:proofErr w:type="spellStart"/>
      <w:r w:rsidRPr="00265DA0">
        <w:rPr>
          <w:rFonts w:ascii="Cambria"/>
        </w:rPr>
        <w:t>Ianelli</w:t>
      </w:r>
      <w:proofErr w:type="spellEnd"/>
      <w:r w:rsidRPr="00265DA0">
        <w:rPr>
          <w:rFonts w:ascii="Cambria"/>
        </w:rPr>
        <w:t xml:space="preserve">, </w:t>
      </w:r>
      <w:proofErr w:type="spellStart"/>
      <w:r w:rsidRPr="00265DA0">
        <w:rPr>
          <w:rFonts w:ascii="Cambria"/>
        </w:rPr>
        <w:t>Kerim</w:t>
      </w:r>
      <w:proofErr w:type="spellEnd"/>
      <w:r w:rsidRPr="00265DA0">
        <w:rPr>
          <w:rFonts w:ascii="Cambria"/>
        </w:rPr>
        <w:t xml:space="preserve"> Aydin, Andre E. Punt, and Elizabeth A. Moffitt. 2016. “A Comparison of Fisheries Biological Reference Points Estimated from Temperature-Specific Multi-Species and Single-Species Climate-Enhanced Stock Assessment Models.” </w:t>
      </w:r>
      <w:r w:rsidRPr="00265DA0">
        <w:rPr>
          <w:rFonts w:ascii="Cambria"/>
          <w:i/>
          <w:iCs/>
        </w:rPr>
        <w:t>Deep-Sea Research Part Ii-Topical Studies in Oceanography</w:t>
      </w:r>
      <w:r w:rsidRPr="00265DA0">
        <w:rPr>
          <w:rFonts w:ascii="Cambria"/>
        </w:rPr>
        <w:t xml:space="preserve"> 134 (December): 360–78. </w:t>
      </w:r>
      <w:proofErr w:type="gramStart"/>
      <w:r w:rsidRPr="00265DA0">
        <w:rPr>
          <w:rFonts w:ascii="Cambria"/>
        </w:rPr>
        <w:t>doi:10.1016/j.dsr2</w:t>
      </w:r>
      <w:proofErr w:type="gramEnd"/>
      <w:r w:rsidRPr="00265DA0">
        <w:rPr>
          <w:rFonts w:ascii="Cambria"/>
        </w:rPr>
        <w:t>.2015.08.001.</w:t>
      </w:r>
    </w:p>
    <w:p w14:paraId="1820887B" w14:textId="77777777" w:rsidR="00265DA0" w:rsidRPr="00265DA0" w:rsidRDefault="00265DA0" w:rsidP="00265DA0">
      <w:pPr>
        <w:pStyle w:val="Bibliography"/>
        <w:rPr>
          <w:rFonts w:ascii="Cambria"/>
        </w:rPr>
      </w:pPr>
      <w:proofErr w:type="spellStart"/>
      <w:r w:rsidRPr="00265DA0">
        <w:rPr>
          <w:rFonts w:ascii="Cambria"/>
        </w:rPr>
        <w:t>Im</w:t>
      </w:r>
      <w:proofErr w:type="spellEnd"/>
      <w:r w:rsidRPr="00265DA0">
        <w:rPr>
          <w:rFonts w:ascii="Cambria"/>
        </w:rPr>
        <w:t xml:space="preserve">, </w:t>
      </w:r>
      <w:proofErr w:type="spellStart"/>
      <w:r w:rsidRPr="00265DA0">
        <w:rPr>
          <w:rFonts w:ascii="Cambria"/>
        </w:rPr>
        <w:t>Subin</w:t>
      </w:r>
      <w:proofErr w:type="spellEnd"/>
      <w:r w:rsidRPr="00265DA0">
        <w:rPr>
          <w:rFonts w:ascii="Cambria"/>
        </w:rPr>
        <w:t xml:space="preserve">, Mitzi M. Montoya, and John P. Workman. 2013. “Antecedents and Consequences of Creativity in Product Innovation Teams.” </w:t>
      </w:r>
      <w:r w:rsidRPr="00265DA0">
        <w:rPr>
          <w:rFonts w:ascii="Cambria"/>
          <w:i/>
          <w:iCs/>
        </w:rPr>
        <w:t>Journal of Product Innovation Management</w:t>
      </w:r>
      <w:r w:rsidRPr="00265DA0">
        <w:rPr>
          <w:rFonts w:ascii="Cambria"/>
        </w:rPr>
        <w:t xml:space="preserve"> 30 (1): 170–185.</w:t>
      </w:r>
    </w:p>
    <w:p w14:paraId="33208D02" w14:textId="77777777" w:rsidR="00265DA0" w:rsidRPr="00265DA0" w:rsidRDefault="00265DA0" w:rsidP="00265DA0">
      <w:pPr>
        <w:pStyle w:val="Bibliography"/>
        <w:rPr>
          <w:rFonts w:ascii="Cambria"/>
        </w:rPr>
      </w:pPr>
      <w:proofErr w:type="spellStart"/>
      <w:r w:rsidRPr="00265DA0">
        <w:rPr>
          <w:rFonts w:ascii="Cambria"/>
        </w:rPr>
        <w:t>Kuparinen</w:t>
      </w:r>
      <w:proofErr w:type="spellEnd"/>
      <w:r w:rsidRPr="00265DA0">
        <w:rPr>
          <w:rFonts w:ascii="Cambria"/>
        </w:rPr>
        <w:t xml:space="preserve">, Anna, </w:t>
      </w:r>
      <w:proofErr w:type="spellStart"/>
      <w:r w:rsidRPr="00265DA0">
        <w:rPr>
          <w:rFonts w:ascii="Cambria"/>
        </w:rPr>
        <w:t>Samu</w:t>
      </w:r>
      <w:proofErr w:type="spellEnd"/>
      <w:r w:rsidRPr="00265DA0">
        <w:rPr>
          <w:rFonts w:ascii="Cambria"/>
        </w:rPr>
        <w:t xml:space="preserve"> </w:t>
      </w:r>
      <w:proofErr w:type="spellStart"/>
      <w:r w:rsidRPr="00265DA0">
        <w:rPr>
          <w:rFonts w:ascii="Cambria"/>
        </w:rPr>
        <w:t>Mäntyniemi</w:t>
      </w:r>
      <w:proofErr w:type="spellEnd"/>
      <w:r w:rsidRPr="00265DA0">
        <w:rPr>
          <w:rFonts w:ascii="Cambria"/>
        </w:rPr>
        <w:t xml:space="preserve">, Jeffrey A. Hutchings, and </w:t>
      </w:r>
      <w:proofErr w:type="spellStart"/>
      <w:r w:rsidRPr="00265DA0">
        <w:rPr>
          <w:rFonts w:ascii="Cambria"/>
        </w:rPr>
        <w:t>Sakari</w:t>
      </w:r>
      <w:proofErr w:type="spellEnd"/>
      <w:r w:rsidRPr="00265DA0">
        <w:rPr>
          <w:rFonts w:ascii="Cambria"/>
        </w:rPr>
        <w:t xml:space="preserve"> </w:t>
      </w:r>
      <w:proofErr w:type="spellStart"/>
      <w:r w:rsidRPr="00265DA0">
        <w:rPr>
          <w:rFonts w:ascii="Cambria"/>
        </w:rPr>
        <w:t>Kuikka</w:t>
      </w:r>
      <w:proofErr w:type="spellEnd"/>
      <w:r w:rsidRPr="00265DA0">
        <w:rPr>
          <w:rFonts w:ascii="Cambria"/>
        </w:rPr>
        <w:t xml:space="preserve">. 2012. “Increasing Biological Realism of Fisheries Stock Assessment: Towards Hierarchical Bayesian Methods.” </w:t>
      </w:r>
      <w:r w:rsidRPr="00265DA0">
        <w:rPr>
          <w:rFonts w:ascii="Cambria"/>
          <w:i/>
          <w:iCs/>
        </w:rPr>
        <w:t>Environmental Reviews</w:t>
      </w:r>
      <w:r w:rsidRPr="00265DA0">
        <w:rPr>
          <w:rFonts w:ascii="Cambria"/>
        </w:rPr>
        <w:t xml:space="preserve"> 20 (2): 135–51. doi:10.1139/a2012-006.</w:t>
      </w:r>
    </w:p>
    <w:p w14:paraId="02CE53A8" w14:textId="77777777" w:rsidR="00265DA0" w:rsidRPr="00265DA0" w:rsidRDefault="00265DA0" w:rsidP="00265DA0">
      <w:pPr>
        <w:pStyle w:val="Bibliography"/>
        <w:rPr>
          <w:rFonts w:ascii="Cambria"/>
        </w:rPr>
      </w:pPr>
      <w:r w:rsidRPr="00265DA0">
        <w:rPr>
          <w:rFonts w:ascii="Cambria"/>
        </w:rPr>
        <w:t xml:space="preserve">Leslie, Heather, Leila </w:t>
      </w:r>
      <w:proofErr w:type="spellStart"/>
      <w:r w:rsidRPr="00265DA0">
        <w:rPr>
          <w:rFonts w:ascii="Cambria"/>
        </w:rPr>
        <w:t>Sievanen</w:t>
      </w:r>
      <w:proofErr w:type="spellEnd"/>
      <w:r w:rsidRPr="00265DA0">
        <w:rPr>
          <w:rFonts w:ascii="Cambria"/>
        </w:rPr>
        <w:t xml:space="preserve">, Tara </w:t>
      </w:r>
      <w:proofErr w:type="spellStart"/>
      <w:r w:rsidRPr="00265DA0">
        <w:rPr>
          <w:rFonts w:ascii="Cambria"/>
        </w:rPr>
        <w:t>Gancos</w:t>
      </w:r>
      <w:proofErr w:type="spellEnd"/>
      <w:r w:rsidRPr="00265DA0">
        <w:rPr>
          <w:rFonts w:ascii="Cambria"/>
        </w:rPr>
        <w:t xml:space="preserve"> Crawford, Rebecca </w:t>
      </w:r>
      <w:proofErr w:type="spellStart"/>
      <w:r w:rsidRPr="00265DA0">
        <w:rPr>
          <w:rFonts w:ascii="Cambria"/>
        </w:rPr>
        <w:t>Gruby</w:t>
      </w:r>
      <w:proofErr w:type="spellEnd"/>
      <w:r w:rsidRPr="00265DA0">
        <w:rPr>
          <w:rFonts w:ascii="Cambria"/>
        </w:rPr>
        <w:t xml:space="preserve">, H. Cristina Villanueva-Aznar, and Lisa M. Campbell. 2015. “Learning from Ecosystem-Based Management in Practice.” </w:t>
      </w:r>
      <w:r w:rsidRPr="00265DA0">
        <w:rPr>
          <w:rFonts w:ascii="Cambria"/>
          <w:i/>
          <w:iCs/>
        </w:rPr>
        <w:t>Coastal Management</w:t>
      </w:r>
      <w:r w:rsidRPr="00265DA0">
        <w:rPr>
          <w:rFonts w:ascii="Cambria"/>
        </w:rPr>
        <w:t xml:space="preserve"> 43 (5): 471–97. doi:10.1080/08920753.2015.1051424.</w:t>
      </w:r>
    </w:p>
    <w:p w14:paraId="406C03E9" w14:textId="77777777" w:rsidR="00265DA0" w:rsidRPr="00265DA0" w:rsidRDefault="00265DA0" w:rsidP="00265DA0">
      <w:pPr>
        <w:pStyle w:val="Bibliography"/>
        <w:rPr>
          <w:rFonts w:ascii="Cambria"/>
        </w:rPr>
      </w:pPr>
      <w:r w:rsidRPr="00265DA0">
        <w:rPr>
          <w:rFonts w:ascii="Cambria"/>
        </w:rPr>
        <w:t xml:space="preserve">Levin, Phillip S. 2014. “New Conservation for the Anthropocene Ocean.” </w:t>
      </w:r>
      <w:r w:rsidRPr="00265DA0">
        <w:rPr>
          <w:rFonts w:ascii="Cambria"/>
          <w:i/>
          <w:iCs/>
        </w:rPr>
        <w:t>Conservation Letters</w:t>
      </w:r>
      <w:r w:rsidRPr="00265DA0">
        <w:rPr>
          <w:rFonts w:ascii="Cambria"/>
        </w:rPr>
        <w:t>. http://onlinelibrary.wiley.com/doi/10.1111/conl.12108/abstract.</w:t>
      </w:r>
    </w:p>
    <w:p w14:paraId="0ADEDE1D" w14:textId="77777777" w:rsidR="00265DA0" w:rsidRPr="00265DA0" w:rsidRDefault="00265DA0" w:rsidP="00265DA0">
      <w:pPr>
        <w:pStyle w:val="Bibliography"/>
        <w:rPr>
          <w:rFonts w:ascii="Cambria"/>
        </w:rPr>
      </w:pPr>
      <w:r w:rsidRPr="00265DA0">
        <w:rPr>
          <w:rFonts w:ascii="Cambria"/>
        </w:rPr>
        <w:t xml:space="preserve">Mace, Pamela M. 2001. “A New Role for MSY in Single-Species and Ecosystem Approaches to Fisheries Stock Assessment and Management.” </w:t>
      </w:r>
      <w:r w:rsidRPr="00265DA0">
        <w:rPr>
          <w:rFonts w:ascii="Cambria"/>
          <w:i/>
          <w:iCs/>
        </w:rPr>
        <w:t>Fish and Fisheries</w:t>
      </w:r>
      <w:r w:rsidRPr="00265DA0">
        <w:rPr>
          <w:rFonts w:ascii="Cambria"/>
        </w:rPr>
        <w:t xml:space="preserve"> 2 (1): 2–32.</w:t>
      </w:r>
    </w:p>
    <w:p w14:paraId="22FBA833" w14:textId="77777777" w:rsidR="00265DA0" w:rsidRPr="00265DA0" w:rsidRDefault="00265DA0" w:rsidP="00265DA0">
      <w:pPr>
        <w:pStyle w:val="Bibliography"/>
        <w:rPr>
          <w:rFonts w:ascii="Cambria"/>
        </w:rPr>
      </w:pPr>
      <w:r w:rsidRPr="00265DA0">
        <w:rPr>
          <w:rFonts w:ascii="Cambria"/>
        </w:rPr>
        <w:t xml:space="preserve">Maunder, M.N., and G. M. Watters. 2003. “A General Framework for Integrating Environmental Time Series into Stock Assessment Models: Model Descriptions, Simulation Testing and Example.” </w:t>
      </w:r>
      <w:r w:rsidRPr="00265DA0">
        <w:rPr>
          <w:rFonts w:ascii="Cambria"/>
          <w:i/>
          <w:iCs/>
        </w:rPr>
        <w:t>Fisheries Bulletin</w:t>
      </w:r>
      <w:r w:rsidRPr="00265DA0">
        <w:rPr>
          <w:rFonts w:ascii="Cambria"/>
        </w:rPr>
        <w:t xml:space="preserve"> 101: 89–99.</w:t>
      </w:r>
    </w:p>
    <w:p w14:paraId="2B705FB4" w14:textId="77777777" w:rsidR="00265DA0" w:rsidRPr="00265DA0" w:rsidRDefault="00265DA0" w:rsidP="00265DA0">
      <w:pPr>
        <w:pStyle w:val="Bibliography"/>
        <w:rPr>
          <w:rFonts w:ascii="Cambria"/>
        </w:rPr>
      </w:pPr>
      <w:proofErr w:type="spellStart"/>
      <w:r w:rsidRPr="00265DA0">
        <w:rPr>
          <w:rFonts w:ascii="Cambria"/>
        </w:rPr>
        <w:t>Methot</w:t>
      </w:r>
      <w:proofErr w:type="spellEnd"/>
      <w:r w:rsidRPr="00265DA0">
        <w:rPr>
          <w:rFonts w:ascii="Cambria"/>
        </w:rPr>
        <w:t xml:space="preserve">, Richard D., and </w:t>
      </w:r>
      <w:proofErr w:type="spellStart"/>
      <w:r w:rsidRPr="00265DA0">
        <w:rPr>
          <w:rFonts w:ascii="Cambria"/>
        </w:rPr>
        <w:t>Chantell</w:t>
      </w:r>
      <w:proofErr w:type="spellEnd"/>
      <w:r w:rsidRPr="00265DA0">
        <w:rPr>
          <w:rFonts w:ascii="Cambria"/>
        </w:rPr>
        <w:t xml:space="preserve"> R. Wetzel. 2013. “Stock Synthesis: A Biological and Statistical Framework for Fish Stock Assessment and Fishery Management.” </w:t>
      </w:r>
      <w:r w:rsidRPr="00265DA0">
        <w:rPr>
          <w:rFonts w:ascii="Cambria"/>
          <w:i/>
          <w:iCs/>
        </w:rPr>
        <w:t>Fisheries Research</w:t>
      </w:r>
      <w:r w:rsidRPr="00265DA0">
        <w:rPr>
          <w:rFonts w:ascii="Cambria"/>
        </w:rPr>
        <w:t xml:space="preserve"> 142: 86–99.</w:t>
      </w:r>
    </w:p>
    <w:p w14:paraId="1114588E" w14:textId="77777777" w:rsidR="00265DA0" w:rsidRPr="00265DA0" w:rsidRDefault="00265DA0" w:rsidP="00265DA0">
      <w:pPr>
        <w:pStyle w:val="Bibliography"/>
        <w:rPr>
          <w:rFonts w:ascii="Cambria"/>
        </w:rPr>
      </w:pPr>
      <w:r w:rsidRPr="00265DA0">
        <w:rPr>
          <w:rFonts w:ascii="Cambria"/>
        </w:rPr>
        <w:t>NOAA. 2016. “NOAA Fisheries Ecosystem-Based Fisheries Management Road Map.” https://www.st.nmfs.noaa.gov/ecosystems/ebfm/creating-an-ebfm-management-policy.</w:t>
      </w:r>
    </w:p>
    <w:p w14:paraId="54960318" w14:textId="77777777" w:rsidR="00265DA0" w:rsidRPr="00265DA0" w:rsidRDefault="00265DA0" w:rsidP="00265DA0">
      <w:pPr>
        <w:pStyle w:val="Bibliography"/>
        <w:rPr>
          <w:rFonts w:ascii="Cambria"/>
        </w:rPr>
      </w:pPr>
      <w:r w:rsidRPr="00265DA0">
        <w:rPr>
          <w:rFonts w:ascii="Cambria"/>
        </w:rPr>
        <w:lastRenderedPageBreak/>
        <w:t xml:space="preserve">Olsson, P., C. </w:t>
      </w:r>
      <w:proofErr w:type="spellStart"/>
      <w:r w:rsidRPr="00265DA0">
        <w:rPr>
          <w:rFonts w:ascii="Cambria"/>
        </w:rPr>
        <w:t>Folke</w:t>
      </w:r>
      <w:proofErr w:type="spellEnd"/>
      <w:r w:rsidRPr="00265DA0">
        <w:rPr>
          <w:rFonts w:ascii="Cambria"/>
        </w:rPr>
        <w:t xml:space="preserve">, and T.P. Hughes. 2008. “Navigating the Transition to </w:t>
      </w:r>
      <w:proofErr w:type="spellStart"/>
      <w:r w:rsidRPr="00265DA0">
        <w:rPr>
          <w:rFonts w:ascii="Cambria"/>
        </w:rPr>
        <w:t>Ecystem</w:t>
      </w:r>
      <w:proofErr w:type="spellEnd"/>
      <w:r w:rsidRPr="00265DA0">
        <w:rPr>
          <w:rFonts w:ascii="Cambria"/>
        </w:rPr>
        <w:t xml:space="preserve">-Based Management of the Great Barrier Reef, Australia.” </w:t>
      </w:r>
      <w:r w:rsidRPr="00265DA0">
        <w:rPr>
          <w:rFonts w:ascii="Cambria"/>
          <w:i/>
          <w:iCs/>
        </w:rPr>
        <w:t>Proceedings of the National Academy of Science of the United States of America</w:t>
      </w:r>
      <w:r w:rsidRPr="00265DA0">
        <w:rPr>
          <w:rFonts w:ascii="Cambria"/>
        </w:rPr>
        <w:t xml:space="preserve"> 105: 9489–94.</w:t>
      </w:r>
    </w:p>
    <w:p w14:paraId="1A01A2D0" w14:textId="77777777" w:rsidR="00265DA0" w:rsidRPr="00265DA0" w:rsidRDefault="00265DA0" w:rsidP="00265DA0">
      <w:pPr>
        <w:pStyle w:val="Bibliography"/>
        <w:rPr>
          <w:rFonts w:ascii="Cambria"/>
        </w:rPr>
      </w:pPr>
      <w:r w:rsidRPr="00265DA0">
        <w:rPr>
          <w:rFonts w:ascii="Cambria"/>
        </w:rPr>
        <w:t xml:space="preserve">Patrick, Wesley S., and Jason S. Link. 2015a. “Myths That Continue to Impede Progress in Ecosystem-Based Fisheries Management.” </w:t>
      </w:r>
      <w:r w:rsidRPr="00265DA0">
        <w:rPr>
          <w:rFonts w:ascii="Cambria"/>
          <w:i/>
          <w:iCs/>
        </w:rPr>
        <w:t>Fisheries</w:t>
      </w:r>
      <w:r w:rsidRPr="00265DA0">
        <w:rPr>
          <w:rFonts w:ascii="Cambria"/>
        </w:rPr>
        <w:t xml:space="preserve"> 40 (4): 155–160.</w:t>
      </w:r>
    </w:p>
    <w:p w14:paraId="4BCFB90A" w14:textId="77777777" w:rsidR="00265DA0" w:rsidRPr="00265DA0" w:rsidRDefault="00265DA0" w:rsidP="00265DA0">
      <w:pPr>
        <w:pStyle w:val="Bibliography"/>
        <w:rPr>
          <w:rFonts w:ascii="Cambria"/>
        </w:rPr>
      </w:pPr>
      <w:r w:rsidRPr="00265DA0">
        <w:rPr>
          <w:rFonts w:ascii="Cambria"/>
        </w:rPr>
        <w:t xml:space="preserve">———. 2015b. “Hidden in Plain Sight: Using Optimum Yield as a Policy Framework to Operationalize Ecosystem-Based Fisheries Management.” </w:t>
      </w:r>
      <w:r w:rsidRPr="00265DA0">
        <w:rPr>
          <w:rFonts w:ascii="Cambria"/>
          <w:i/>
          <w:iCs/>
        </w:rPr>
        <w:t>Marine Policy</w:t>
      </w:r>
      <w:r w:rsidRPr="00265DA0">
        <w:rPr>
          <w:rFonts w:ascii="Cambria"/>
        </w:rPr>
        <w:t xml:space="preserve"> 62 (December): 74–81. </w:t>
      </w:r>
      <w:proofErr w:type="gramStart"/>
      <w:r w:rsidRPr="00265DA0">
        <w:rPr>
          <w:rFonts w:ascii="Cambria"/>
        </w:rPr>
        <w:t>doi:10.1016/j.marpol</w:t>
      </w:r>
      <w:proofErr w:type="gramEnd"/>
      <w:r w:rsidRPr="00265DA0">
        <w:rPr>
          <w:rFonts w:ascii="Cambria"/>
        </w:rPr>
        <w:t>.2015.08.014.</w:t>
      </w:r>
    </w:p>
    <w:p w14:paraId="7AFA864D" w14:textId="77777777" w:rsidR="00265DA0" w:rsidRPr="00265DA0" w:rsidRDefault="00265DA0" w:rsidP="00265DA0">
      <w:pPr>
        <w:pStyle w:val="Bibliography"/>
        <w:rPr>
          <w:rFonts w:ascii="Cambria"/>
        </w:rPr>
      </w:pPr>
      <w:proofErr w:type="spellStart"/>
      <w:r w:rsidRPr="00265DA0">
        <w:rPr>
          <w:rFonts w:ascii="Cambria"/>
        </w:rPr>
        <w:t>Pikitch</w:t>
      </w:r>
      <w:proofErr w:type="spellEnd"/>
      <w:r w:rsidRPr="00265DA0">
        <w:rPr>
          <w:rFonts w:ascii="Cambria"/>
        </w:rPr>
        <w:t xml:space="preserve">, E. K., P.D. </w:t>
      </w:r>
      <w:proofErr w:type="spellStart"/>
      <w:r w:rsidRPr="00265DA0">
        <w:rPr>
          <w:rFonts w:ascii="Cambria"/>
        </w:rPr>
        <w:t>Boersma</w:t>
      </w:r>
      <w:proofErr w:type="spellEnd"/>
      <w:r w:rsidRPr="00265DA0">
        <w:rPr>
          <w:rFonts w:ascii="Cambria"/>
        </w:rPr>
        <w:t xml:space="preserve">, I. L. Boyd, D. O. Conover, P. </w:t>
      </w:r>
      <w:proofErr w:type="spellStart"/>
      <w:r w:rsidRPr="00265DA0">
        <w:rPr>
          <w:rFonts w:ascii="Cambria"/>
        </w:rPr>
        <w:t>Cury</w:t>
      </w:r>
      <w:proofErr w:type="spellEnd"/>
      <w:r w:rsidRPr="00265DA0">
        <w:rPr>
          <w:rFonts w:ascii="Cambria"/>
        </w:rPr>
        <w:t xml:space="preserve">, T.E. Essington, S. S. </w:t>
      </w:r>
      <w:proofErr w:type="spellStart"/>
      <w:r w:rsidRPr="00265DA0">
        <w:rPr>
          <w:rFonts w:ascii="Cambria"/>
        </w:rPr>
        <w:t>Heppell</w:t>
      </w:r>
      <w:proofErr w:type="spellEnd"/>
      <w:r w:rsidRPr="00265DA0">
        <w:rPr>
          <w:rFonts w:ascii="Cambria"/>
        </w:rPr>
        <w:t xml:space="preserve">, et al. 2012. “Little Fish, Big Impact: Managing a Crucial Link in Ocean Food Webs.” Washington D.C.: </w:t>
      </w:r>
      <w:proofErr w:type="spellStart"/>
      <w:r w:rsidRPr="00265DA0">
        <w:rPr>
          <w:rFonts w:ascii="Cambria"/>
        </w:rPr>
        <w:t>Lenfest</w:t>
      </w:r>
      <w:proofErr w:type="spellEnd"/>
      <w:r w:rsidRPr="00265DA0">
        <w:rPr>
          <w:rFonts w:ascii="Cambria"/>
        </w:rPr>
        <w:t xml:space="preserve"> Ocean Program. http://www.oceanconservationsicence.org/foragefish.</w:t>
      </w:r>
    </w:p>
    <w:p w14:paraId="77FF37B9" w14:textId="77777777" w:rsidR="00265DA0" w:rsidRPr="00265DA0" w:rsidRDefault="00265DA0" w:rsidP="00265DA0">
      <w:pPr>
        <w:pStyle w:val="Bibliography"/>
        <w:rPr>
          <w:rFonts w:ascii="Cambria"/>
        </w:rPr>
      </w:pPr>
      <w:r w:rsidRPr="00265DA0">
        <w:rPr>
          <w:rFonts w:ascii="Cambria"/>
        </w:rPr>
        <w:t xml:space="preserve">Pinsky, </w:t>
      </w:r>
      <w:proofErr w:type="spellStart"/>
      <w:r w:rsidRPr="00265DA0">
        <w:rPr>
          <w:rFonts w:ascii="Cambria"/>
        </w:rPr>
        <w:t>Malin</w:t>
      </w:r>
      <w:proofErr w:type="spellEnd"/>
      <w:r w:rsidRPr="00265DA0">
        <w:rPr>
          <w:rFonts w:ascii="Cambria"/>
        </w:rPr>
        <w:t xml:space="preserve"> L., and David Byler. 2015. “Fishing, Fast Growth and Climate Variability Increase the Risk of Collapse.” In </w:t>
      </w:r>
      <w:r w:rsidRPr="00265DA0">
        <w:rPr>
          <w:rFonts w:ascii="Cambria"/>
          <w:i/>
          <w:iCs/>
        </w:rPr>
        <w:t>Proc. R. Soc. B</w:t>
      </w:r>
      <w:r w:rsidRPr="00265DA0">
        <w:rPr>
          <w:rFonts w:ascii="Cambria"/>
        </w:rPr>
        <w:t>, 282:20151053. The Royal Society. http://rspb.royalsocietypublishing.org/content/282/1813/20151053.abstract.</w:t>
      </w:r>
    </w:p>
    <w:p w14:paraId="1509A8E0" w14:textId="77777777" w:rsidR="00265DA0" w:rsidRPr="00265DA0" w:rsidRDefault="00265DA0" w:rsidP="00265DA0">
      <w:pPr>
        <w:pStyle w:val="Bibliography"/>
        <w:rPr>
          <w:rFonts w:ascii="Cambria"/>
        </w:rPr>
      </w:pPr>
      <w:r w:rsidRPr="00265DA0">
        <w:rPr>
          <w:rFonts w:ascii="Cambria"/>
        </w:rPr>
        <w:t xml:space="preserve">Pitcher, Tony J., Daniela </w:t>
      </w:r>
      <w:proofErr w:type="spellStart"/>
      <w:r w:rsidRPr="00265DA0">
        <w:rPr>
          <w:rFonts w:ascii="Cambria"/>
        </w:rPr>
        <w:t>Kalikoski</w:t>
      </w:r>
      <w:proofErr w:type="spellEnd"/>
      <w:r w:rsidRPr="00265DA0">
        <w:rPr>
          <w:rFonts w:ascii="Cambria"/>
        </w:rPr>
        <w:t xml:space="preserve">, Katherine Short, </w:t>
      </w:r>
      <w:proofErr w:type="spellStart"/>
      <w:r w:rsidRPr="00265DA0">
        <w:rPr>
          <w:rFonts w:ascii="Cambria"/>
        </w:rPr>
        <w:t>Divya</w:t>
      </w:r>
      <w:proofErr w:type="spellEnd"/>
      <w:r w:rsidRPr="00265DA0">
        <w:rPr>
          <w:rFonts w:ascii="Cambria"/>
        </w:rPr>
        <w:t xml:space="preserve"> </w:t>
      </w:r>
      <w:proofErr w:type="spellStart"/>
      <w:r w:rsidRPr="00265DA0">
        <w:rPr>
          <w:rFonts w:ascii="Cambria"/>
        </w:rPr>
        <w:t>Varkey</w:t>
      </w:r>
      <w:proofErr w:type="spellEnd"/>
      <w:r w:rsidRPr="00265DA0">
        <w:rPr>
          <w:rFonts w:ascii="Cambria"/>
        </w:rPr>
        <w:t xml:space="preserve">, and </w:t>
      </w:r>
      <w:proofErr w:type="spellStart"/>
      <w:r w:rsidRPr="00265DA0">
        <w:rPr>
          <w:rFonts w:ascii="Cambria"/>
        </w:rPr>
        <w:t>Ganapathiraju</w:t>
      </w:r>
      <w:proofErr w:type="spellEnd"/>
      <w:r w:rsidRPr="00265DA0">
        <w:rPr>
          <w:rFonts w:ascii="Cambria"/>
        </w:rPr>
        <w:t xml:space="preserve"> </w:t>
      </w:r>
      <w:proofErr w:type="spellStart"/>
      <w:r w:rsidRPr="00265DA0">
        <w:rPr>
          <w:rFonts w:ascii="Cambria"/>
        </w:rPr>
        <w:t>Pramod</w:t>
      </w:r>
      <w:proofErr w:type="spellEnd"/>
      <w:r w:rsidRPr="00265DA0">
        <w:rPr>
          <w:rFonts w:ascii="Cambria"/>
        </w:rPr>
        <w:t xml:space="preserve">. 2009. “An Evaluation of Progress in Implementing Ecosystem-Based Management of Fisheries in 33 Countries.” </w:t>
      </w:r>
      <w:r w:rsidRPr="00265DA0">
        <w:rPr>
          <w:rFonts w:ascii="Cambria"/>
          <w:i/>
          <w:iCs/>
        </w:rPr>
        <w:t>Marine Policy</w:t>
      </w:r>
      <w:r w:rsidRPr="00265DA0">
        <w:rPr>
          <w:rFonts w:ascii="Cambria"/>
        </w:rPr>
        <w:t xml:space="preserve"> 33 (2): 223–232.</w:t>
      </w:r>
    </w:p>
    <w:p w14:paraId="2EA045CF" w14:textId="77777777" w:rsidR="00265DA0" w:rsidRPr="00265DA0" w:rsidRDefault="00265DA0" w:rsidP="00265DA0">
      <w:pPr>
        <w:pStyle w:val="Bibliography"/>
        <w:rPr>
          <w:rFonts w:ascii="Cambria"/>
        </w:rPr>
      </w:pPr>
      <w:r w:rsidRPr="00265DA0">
        <w:rPr>
          <w:rFonts w:ascii="Cambria"/>
        </w:rPr>
        <w:t xml:space="preserve">Punt, André E., Teresa </w:t>
      </w:r>
      <w:proofErr w:type="spellStart"/>
      <w:r w:rsidRPr="00265DA0">
        <w:rPr>
          <w:rFonts w:ascii="Cambria"/>
        </w:rPr>
        <w:t>A’mar</w:t>
      </w:r>
      <w:proofErr w:type="spellEnd"/>
      <w:r w:rsidRPr="00265DA0">
        <w:rPr>
          <w:rFonts w:ascii="Cambria"/>
        </w:rPr>
        <w:t xml:space="preserve">, Nicholas A. Bond, Douglas S. Butterworth, </w:t>
      </w:r>
      <w:proofErr w:type="spellStart"/>
      <w:r w:rsidRPr="00265DA0">
        <w:rPr>
          <w:rFonts w:ascii="Cambria"/>
        </w:rPr>
        <w:t>Carryn</w:t>
      </w:r>
      <w:proofErr w:type="spellEnd"/>
      <w:r w:rsidRPr="00265DA0">
        <w:rPr>
          <w:rFonts w:ascii="Cambria"/>
        </w:rPr>
        <w:t xml:space="preserve"> L. de Moor, José AA De Oliveira, Melissa A. </w:t>
      </w:r>
      <w:proofErr w:type="spellStart"/>
      <w:r w:rsidRPr="00265DA0">
        <w:rPr>
          <w:rFonts w:ascii="Cambria"/>
        </w:rPr>
        <w:t>Haltuch</w:t>
      </w:r>
      <w:proofErr w:type="spellEnd"/>
      <w:r w:rsidRPr="00265DA0">
        <w:rPr>
          <w:rFonts w:ascii="Cambria"/>
        </w:rPr>
        <w:t xml:space="preserve">, Anne B. Hollowed, and Cody </w:t>
      </w:r>
      <w:proofErr w:type="spellStart"/>
      <w:r w:rsidRPr="00265DA0">
        <w:rPr>
          <w:rFonts w:ascii="Cambria"/>
        </w:rPr>
        <w:t>Szuwalski</w:t>
      </w:r>
      <w:proofErr w:type="spellEnd"/>
      <w:r w:rsidRPr="00265DA0">
        <w:rPr>
          <w:rFonts w:ascii="Cambria"/>
        </w:rPr>
        <w:t xml:space="preserve">. 2014. “Fisheries Management under Climate and Environmental Uncertainty: Control Rules and Performance Simulation.” </w:t>
      </w:r>
      <w:r w:rsidRPr="00265DA0">
        <w:rPr>
          <w:rFonts w:ascii="Cambria"/>
          <w:i/>
          <w:iCs/>
        </w:rPr>
        <w:t xml:space="preserve">ICES Journal of Marine Science: Journal Du </w:t>
      </w:r>
      <w:proofErr w:type="spellStart"/>
      <w:r w:rsidRPr="00265DA0">
        <w:rPr>
          <w:rFonts w:ascii="Cambria"/>
          <w:i/>
          <w:iCs/>
        </w:rPr>
        <w:t>Conseil</w:t>
      </w:r>
      <w:proofErr w:type="spellEnd"/>
      <w:r w:rsidRPr="00265DA0">
        <w:rPr>
          <w:rFonts w:ascii="Cambria"/>
        </w:rPr>
        <w:t xml:space="preserve"> 71 (8): 2208–2220.</w:t>
      </w:r>
    </w:p>
    <w:p w14:paraId="55A2E506" w14:textId="77777777" w:rsidR="00265DA0" w:rsidRPr="00265DA0" w:rsidRDefault="00265DA0" w:rsidP="00265DA0">
      <w:pPr>
        <w:pStyle w:val="Bibliography"/>
        <w:rPr>
          <w:rFonts w:ascii="Cambria"/>
        </w:rPr>
      </w:pPr>
      <w:proofErr w:type="spellStart"/>
      <w:r w:rsidRPr="00265DA0">
        <w:rPr>
          <w:rFonts w:ascii="Cambria"/>
        </w:rPr>
        <w:t>Rasulzada</w:t>
      </w:r>
      <w:proofErr w:type="spellEnd"/>
      <w:r w:rsidRPr="00265DA0">
        <w:rPr>
          <w:rFonts w:ascii="Cambria"/>
        </w:rPr>
        <w:t xml:space="preserve">, Farida. 2014. “Creativity at Work and Its Relation to Well-Being.” </w:t>
      </w:r>
      <w:r w:rsidRPr="00265DA0">
        <w:rPr>
          <w:rFonts w:ascii="Cambria"/>
          <w:i/>
          <w:iCs/>
        </w:rPr>
        <w:t>Creativity Research: An Interdisciplinary and Multidisciplinary Research Handbook</w:t>
      </w:r>
      <w:r w:rsidRPr="00265DA0">
        <w:rPr>
          <w:rFonts w:ascii="Cambria"/>
        </w:rPr>
        <w:t>, 171–190.</w:t>
      </w:r>
    </w:p>
    <w:p w14:paraId="6538F450" w14:textId="77777777" w:rsidR="00265DA0" w:rsidRPr="00265DA0" w:rsidRDefault="00265DA0" w:rsidP="00265DA0">
      <w:pPr>
        <w:pStyle w:val="Bibliography"/>
        <w:rPr>
          <w:rFonts w:ascii="Cambria"/>
        </w:rPr>
      </w:pPr>
      <w:proofErr w:type="spellStart"/>
      <w:r w:rsidRPr="00265DA0">
        <w:rPr>
          <w:rFonts w:ascii="Cambria"/>
        </w:rPr>
        <w:t>Skern-Mauritzen</w:t>
      </w:r>
      <w:proofErr w:type="spellEnd"/>
      <w:r w:rsidRPr="00265DA0">
        <w:rPr>
          <w:rFonts w:ascii="Cambria"/>
        </w:rPr>
        <w:t xml:space="preserve">, Mette, </w:t>
      </w:r>
      <w:proofErr w:type="spellStart"/>
      <w:r w:rsidRPr="00265DA0">
        <w:rPr>
          <w:rFonts w:ascii="Cambria"/>
        </w:rPr>
        <w:t>Geir</w:t>
      </w:r>
      <w:proofErr w:type="spellEnd"/>
      <w:r w:rsidRPr="00265DA0">
        <w:rPr>
          <w:rFonts w:ascii="Cambria"/>
        </w:rPr>
        <w:t xml:space="preserve"> </w:t>
      </w:r>
      <w:proofErr w:type="spellStart"/>
      <w:r w:rsidRPr="00265DA0">
        <w:rPr>
          <w:rFonts w:ascii="Cambria"/>
        </w:rPr>
        <w:t>Ottersen</w:t>
      </w:r>
      <w:proofErr w:type="spellEnd"/>
      <w:r w:rsidRPr="00265DA0">
        <w:rPr>
          <w:rFonts w:ascii="Cambria"/>
        </w:rPr>
        <w:t xml:space="preserve">, Nils Olav </w:t>
      </w:r>
      <w:proofErr w:type="spellStart"/>
      <w:r w:rsidRPr="00265DA0">
        <w:rPr>
          <w:rFonts w:ascii="Cambria"/>
        </w:rPr>
        <w:t>Handegard</w:t>
      </w:r>
      <w:proofErr w:type="spellEnd"/>
      <w:r w:rsidRPr="00265DA0">
        <w:rPr>
          <w:rFonts w:ascii="Cambria"/>
        </w:rPr>
        <w:t xml:space="preserve">, </w:t>
      </w:r>
      <w:proofErr w:type="spellStart"/>
      <w:r w:rsidRPr="00265DA0">
        <w:rPr>
          <w:rFonts w:ascii="Cambria"/>
        </w:rPr>
        <w:t>Geir</w:t>
      </w:r>
      <w:proofErr w:type="spellEnd"/>
      <w:r w:rsidRPr="00265DA0">
        <w:rPr>
          <w:rFonts w:ascii="Cambria"/>
        </w:rPr>
        <w:t xml:space="preserve"> </w:t>
      </w:r>
      <w:proofErr w:type="spellStart"/>
      <w:r w:rsidRPr="00265DA0">
        <w:rPr>
          <w:rFonts w:ascii="Cambria"/>
        </w:rPr>
        <w:t>Huse</w:t>
      </w:r>
      <w:proofErr w:type="spellEnd"/>
      <w:r w:rsidRPr="00265DA0">
        <w:rPr>
          <w:rFonts w:ascii="Cambria"/>
        </w:rPr>
        <w:t xml:space="preserve">, </w:t>
      </w:r>
      <w:proofErr w:type="spellStart"/>
      <w:r w:rsidRPr="00265DA0">
        <w:rPr>
          <w:rFonts w:ascii="Cambria"/>
        </w:rPr>
        <w:t>Gjert</w:t>
      </w:r>
      <w:proofErr w:type="spellEnd"/>
      <w:r w:rsidRPr="00265DA0">
        <w:rPr>
          <w:rFonts w:ascii="Cambria"/>
        </w:rPr>
        <w:t xml:space="preserve"> E. </w:t>
      </w:r>
      <w:proofErr w:type="spellStart"/>
      <w:r w:rsidRPr="00265DA0">
        <w:rPr>
          <w:rFonts w:ascii="Cambria"/>
        </w:rPr>
        <w:t>Dingsør</w:t>
      </w:r>
      <w:proofErr w:type="spellEnd"/>
      <w:r w:rsidRPr="00265DA0">
        <w:rPr>
          <w:rFonts w:ascii="Cambria"/>
        </w:rPr>
        <w:t xml:space="preserve">, Nils C. </w:t>
      </w:r>
      <w:proofErr w:type="spellStart"/>
      <w:r w:rsidRPr="00265DA0">
        <w:rPr>
          <w:rFonts w:ascii="Cambria"/>
        </w:rPr>
        <w:t>Stenseth</w:t>
      </w:r>
      <w:proofErr w:type="spellEnd"/>
      <w:r w:rsidRPr="00265DA0">
        <w:rPr>
          <w:rFonts w:ascii="Cambria"/>
        </w:rPr>
        <w:t xml:space="preserve">, and Olav S. </w:t>
      </w:r>
      <w:proofErr w:type="spellStart"/>
      <w:r w:rsidRPr="00265DA0">
        <w:rPr>
          <w:rFonts w:ascii="Cambria"/>
        </w:rPr>
        <w:t>Kjesbu</w:t>
      </w:r>
      <w:proofErr w:type="spellEnd"/>
      <w:r w:rsidRPr="00265DA0">
        <w:rPr>
          <w:rFonts w:ascii="Cambria"/>
        </w:rPr>
        <w:t xml:space="preserve">. 2016. “Ecosystem Processes Are Rarely Included in Tactical Fisheries Management.” </w:t>
      </w:r>
      <w:r w:rsidRPr="00265DA0">
        <w:rPr>
          <w:rFonts w:ascii="Cambria"/>
          <w:i/>
          <w:iCs/>
        </w:rPr>
        <w:t>Fish and Fisheries</w:t>
      </w:r>
      <w:r w:rsidRPr="00265DA0">
        <w:rPr>
          <w:rFonts w:ascii="Cambria"/>
        </w:rPr>
        <w:t xml:space="preserve"> 17 (1): 165–75. doi:10.1111/faf.12111.</w:t>
      </w:r>
    </w:p>
    <w:p w14:paraId="550198CC" w14:textId="77777777" w:rsidR="00265DA0" w:rsidRPr="00265DA0" w:rsidRDefault="00265DA0" w:rsidP="00265DA0">
      <w:pPr>
        <w:pStyle w:val="Bibliography"/>
        <w:rPr>
          <w:rFonts w:ascii="Cambria"/>
        </w:rPr>
      </w:pPr>
      <w:r w:rsidRPr="00265DA0">
        <w:rPr>
          <w:rFonts w:ascii="Cambria"/>
        </w:rPr>
        <w:t xml:space="preserve">Smith, A. D., C. J. Brown, C. M. Bulman, E. A. Fulton, P. Johnson, I. C. Kaplan, H. Lozano-Montes, et al. 2011. “Impacts of Fishing Low-Trophic Level Species on Marine Ecosystems.” </w:t>
      </w:r>
      <w:r w:rsidRPr="00265DA0">
        <w:rPr>
          <w:rFonts w:ascii="Cambria"/>
          <w:i/>
          <w:iCs/>
        </w:rPr>
        <w:t>Science</w:t>
      </w:r>
      <w:r w:rsidRPr="00265DA0">
        <w:rPr>
          <w:rFonts w:ascii="Cambria"/>
        </w:rPr>
        <w:t xml:space="preserve"> 333 (6046): 1147–50. doi:10.1126/science.1209395.</w:t>
      </w:r>
    </w:p>
    <w:p w14:paraId="394FADFD" w14:textId="77777777" w:rsidR="00265DA0" w:rsidRPr="00265DA0" w:rsidRDefault="00265DA0" w:rsidP="00265DA0">
      <w:pPr>
        <w:pStyle w:val="Bibliography"/>
        <w:rPr>
          <w:rFonts w:ascii="Cambria"/>
        </w:rPr>
      </w:pPr>
      <w:proofErr w:type="spellStart"/>
      <w:r w:rsidRPr="00265DA0">
        <w:rPr>
          <w:rFonts w:ascii="Cambria"/>
        </w:rPr>
        <w:t>Tallis</w:t>
      </w:r>
      <w:proofErr w:type="spellEnd"/>
      <w:r w:rsidRPr="00265DA0">
        <w:rPr>
          <w:rFonts w:ascii="Cambria"/>
        </w:rPr>
        <w:t xml:space="preserve">, Heather, Phillip S. Levin, Mary Ruckelshaus, Sarah E. Lester, Karen L. McLeod, David L. </w:t>
      </w:r>
      <w:proofErr w:type="spellStart"/>
      <w:r w:rsidRPr="00265DA0">
        <w:rPr>
          <w:rFonts w:ascii="Cambria"/>
        </w:rPr>
        <w:t>Fluharty</w:t>
      </w:r>
      <w:proofErr w:type="spellEnd"/>
      <w:r w:rsidRPr="00265DA0">
        <w:rPr>
          <w:rFonts w:ascii="Cambria"/>
        </w:rPr>
        <w:t xml:space="preserve">, and Benjamin S. Halpern. 2010. “The Many Faces of Ecosystem-Based Management: Making the Process Work Today in Real Places.” </w:t>
      </w:r>
      <w:r w:rsidRPr="00265DA0">
        <w:rPr>
          <w:rFonts w:ascii="Cambria"/>
          <w:i/>
          <w:iCs/>
        </w:rPr>
        <w:t>Marine Policy</w:t>
      </w:r>
      <w:r w:rsidRPr="00265DA0">
        <w:rPr>
          <w:rFonts w:ascii="Cambria"/>
        </w:rPr>
        <w:t xml:space="preserve"> 34 (2): 340–348.</w:t>
      </w:r>
    </w:p>
    <w:p w14:paraId="40D2A19F" w14:textId="77777777" w:rsidR="00265DA0" w:rsidRPr="00265DA0" w:rsidRDefault="00265DA0" w:rsidP="00265DA0">
      <w:pPr>
        <w:pStyle w:val="Bibliography"/>
        <w:rPr>
          <w:rFonts w:ascii="Cambria"/>
        </w:rPr>
      </w:pPr>
      <w:r w:rsidRPr="00265DA0">
        <w:rPr>
          <w:rFonts w:ascii="Cambria"/>
        </w:rPr>
        <w:t xml:space="preserve">Young, C de, A Charles, and A </w:t>
      </w:r>
      <w:proofErr w:type="spellStart"/>
      <w:r w:rsidRPr="00265DA0">
        <w:rPr>
          <w:rFonts w:ascii="Cambria"/>
        </w:rPr>
        <w:t>Hjort</w:t>
      </w:r>
      <w:proofErr w:type="spellEnd"/>
      <w:r w:rsidRPr="00265DA0">
        <w:rPr>
          <w:rFonts w:ascii="Cambria"/>
        </w:rPr>
        <w:t>. 2008. “Human Dimensions of the Ecosystem Approach to Fisheries: An Overview of Context, Concepts, Tools and Methods.” 489. FAO Fisheries Technical Paper. Rome: FAO.</w:t>
      </w:r>
    </w:p>
    <w:p w14:paraId="6B8F1B03" w14:textId="77777777" w:rsidR="00265DA0" w:rsidRPr="00265DA0" w:rsidRDefault="00265DA0" w:rsidP="00265DA0">
      <w:pPr>
        <w:pStyle w:val="Bibliography"/>
        <w:rPr>
          <w:rFonts w:ascii="Cambria"/>
        </w:rPr>
      </w:pPr>
      <w:proofErr w:type="spellStart"/>
      <w:r w:rsidRPr="00265DA0">
        <w:rPr>
          <w:rFonts w:ascii="Cambria"/>
        </w:rPr>
        <w:t>Zador</w:t>
      </w:r>
      <w:proofErr w:type="spellEnd"/>
      <w:r w:rsidRPr="00265DA0">
        <w:rPr>
          <w:rFonts w:ascii="Cambria"/>
        </w:rPr>
        <w:t xml:space="preserve">, Stephani G., Kirstin K. </w:t>
      </w:r>
      <w:proofErr w:type="spellStart"/>
      <w:r w:rsidRPr="00265DA0">
        <w:rPr>
          <w:rFonts w:ascii="Cambria"/>
        </w:rPr>
        <w:t>Holsman</w:t>
      </w:r>
      <w:proofErr w:type="spellEnd"/>
      <w:r w:rsidRPr="00265DA0">
        <w:rPr>
          <w:rFonts w:ascii="Cambria"/>
        </w:rPr>
        <w:t xml:space="preserve">, </w:t>
      </w:r>
      <w:proofErr w:type="spellStart"/>
      <w:r w:rsidRPr="00265DA0">
        <w:rPr>
          <w:rFonts w:ascii="Cambria"/>
        </w:rPr>
        <w:t>Kerim</w:t>
      </w:r>
      <w:proofErr w:type="spellEnd"/>
      <w:r w:rsidRPr="00265DA0">
        <w:rPr>
          <w:rFonts w:ascii="Cambria"/>
        </w:rPr>
        <w:t xml:space="preserve"> Y. Aydin, and Sarah K. </w:t>
      </w:r>
      <w:proofErr w:type="spellStart"/>
      <w:r w:rsidRPr="00265DA0">
        <w:rPr>
          <w:rFonts w:ascii="Cambria"/>
        </w:rPr>
        <w:t>Gaichas</w:t>
      </w:r>
      <w:proofErr w:type="spellEnd"/>
      <w:r w:rsidRPr="00265DA0">
        <w:rPr>
          <w:rFonts w:ascii="Cambria"/>
        </w:rPr>
        <w:t xml:space="preserve">. 2017. “Ecosystem Considerations in Alaska: The Value of Qualitative Assessments.” </w:t>
      </w:r>
      <w:r w:rsidRPr="00265DA0">
        <w:rPr>
          <w:rFonts w:ascii="Cambria"/>
          <w:i/>
          <w:iCs/>
        </w:rPr>
        <w:t>ICES Journal of Marine Science</w:t>
      </w:r>
      <w:r w:rsidRPr="00265DA0">
        <w:rPr>
          <w:rFonts w:ascii="Cambria"/>
        </w:rPr>
        <w:t xml:space="preserve"> 74 (1): 421–30. doi:10.1093/</w:t>
      </w:r>
      <w:proofErr w:type="spellStart"/>
      <w:r w:rsidRPr="00265DA0">
        <w:rPr>
          <w:rFonts w:ascii="Cambria"/>
        </w:rPr>
        <w:t>icesjms</w:t>
      </w:r>
      <w:proofErr w:type="spellEnd"/>
      <w:r w:rsidRPr="00265DA0">
        <w:rPr>
          <w:rFonts w:ascii="Cambria"/>
        </w:rPr>
        <w:t>/fsw144.</w:t>
      </w:r>
    </w:p>
    <w:p w14:paraId="38DFF8A1" w14:textId="0CBCADAB" w:rsidR="00ED576B" w:rsidRDefault="0053165C" w:rsidP="001D0777">
      <w:pPr>
        <w:spacing w:line="480" w:lineRule="auto"/>
        <w:contextualSpacing/>
      </w:pPr>
      <w:r>
        <w:fldChar w:fldCharType="end"/>
      </w:r>
    </w:p>
    <w:p w14:paraId="09E27D3C" w14:textId="77777777" w:rsidR="00ED576B" w:rsidRDefault="00ED576B">
      <w:pPr>
        <w:spacing w:before="0" w:after="0" w:line="240" w:lineRule="auto"/>
      </w:pPr>
      <w:r>
        <w:br w:type="page"/>
      </w:r>
    </w:p>
    <w:p w14:paraId="6B2214B2" w14:textId="22BF11E8" w:rsidR="0046151A" w:rsidRDefault="00ED576B" w:rsidP="001D0777">
      <w:pPr>
        <w:spacing w:line="480" w:lineRule="auto"/>
        <w:contextualSpacing/>
      </w:pPr>
      <w:r>
        <w:lastRenderedPageBreak/>
        <w:t xml:space="preserve">Table S1. </w:t>
      </w:r>
      <w:r w:rsidR="00AB3BC1">
        <w:t>Stock assessment reports that included ecosystem interactions quantitatively</w:t>
      </w:r>
    </w:p>
    <w:tbl>
      <w:tblPr>
        <w:tblW w:w="9360" w:type="dxa"/>
        <w:tblInd w:w="108" w:type="dxa"/>
        <w:tblLook w:val="04A0" w:firstRow="1" w:lastRow="0" w:firstColumn="1" w:lastColumn="0" w:noHBand="0" w:noVBand="1"/>
      </w:tblPr>
      <w:tblGrid>
        <w:gridCol w:w="5025"/>
        <w:gridCol w:w="1115"/>
        <w:gridCol w:w="1207"/>
        <w:gridCol w:w="986"/>
        <w:gridCol w:w="1378"/>
      </w:tblGrid>
      <w:tr w:rsidR="004F21A6" w:rsidRPr="004F21A6" w14:paraId="0C945707" w14:textId="77777777" w:rsidTr="004F21A6">
        <w:trPr>
          <w:trHeight w:val="320"/>
        </w:trPr>
        <w:tc>
          <w:tcPr>
            <w:tcW w:w="5025" w:type="dxa"/>
            <w:tcBorders>
              <w:top w:val="nil"/>
              <w:left w:val="nil"/>
              <w:bottom w:val="nil"/>
              <w:right w:val="nil"/>
            </w:tcBorders>
            <w:shd w:val="clear" w:color="auto" w:fill="auto"/>
            <w:noWrap/>
            <w:vAlign w:val="bottom"/>
            <w:hideMark/>
          </w:tcPr>
          <w:p w14:paraId="05C5E189" w14:textId="1E05943E"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Species and </w:t>
            </w:r>
            <w:r w:rsidR="004F21A6" w:rsidRPr="00AB3BC1">
              <w:rPr>
                <w:rFonts w:ascii="Calibri" w:eastAsia="Times New Roman" w:hAnsi="Calibri" w:cs="Times New Roman"/>
                <w:b/>
                <w:color w:val="000000"/>
                <w:sz w:val="24"/>
                <w:szCs w:val="24"/>
              </w:rPr>
              <w:t>Stock</w:t>
            </w:r>
          </w:p>
        </w:tc>
        <w:tc>
          <w:tcPr>
            <w:tcW w:w="985" w:type="dxa"/>
            <w:tcBorders>
              <w:top w:val="nil"/>
              <w:left w:val="nil"/>
              <w:bottom w:val="nil"/>
              <w:right w:val="nil"/>
            </w:tcBorders>
            <w:shd w:val="clear" w:color="auto" w:fill="auto"/>
            <w:noWrap/>
            <w:vAlign w:val="bottom"/>
            <w:hideMark/>
          </w:tcPr>
          <w:p w14:paraId="1369F21B" w14:textId="351BFF40"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Year</w:t>
            </w:r>
            <w:r w:rsidR="00AB3BC1" w:rsidRPr="00AB3BC1">
              <w:rPr>
                <w:rFonts w:ascii="Calibri" w:eastAsia="Times New Roman" w:hAnsi="Calibri" w:cs="Times New Roman"/>
                <w:b/>
                <w:color w:val="000000"/>
                <w:sz w:val="24"/>
                <w:szCs w:val="24"/>
              </w:rPr>
              <w:t xml:space="preserve"> Assessed</w:t>
            </w:r>
          </w:p>
        </w:tc>
        <w:tc>
          <w:tcPr>
            <w:tcW w:w="986" w:type="dxa"/>
            <w:tcBorders>
              <w:top w:val="nil"/>
              <w:left w:val="nil"/>
              <w:bottom w:val="nil"/>
              <w:right w:val="nil"/>
            </w:tcBorders>
            <w:shd w:val="clear" w:color="auto" w:fill="auto"/>
            <w:noWrap/>
            <w:vAlign w:val="bottom"/>
            <w:hideMark/>
          </w:tcPr>
          <w:p w14:paraId="6279A529" w14:textId="5731B6E4"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Managing </w:t>
            </w:r>
            <w:r w:rsidR="004F21A6" w:rsidRPr="00AB3BC1">
              <w:rPr>
                <w:rFonts w:ascii="Calibri" w:eastAsia="Times New Roman" w:hAnsi="Calibri" w:cs="Times New Roman"/>
                <w:b/>
                <w:color w:val="000000"/>
                <w:sz w:val="24"/>
                <w:szCs w:val="24"/>
              </w:rPr>
              <w:t>Council</w:t>
            </w:r>
          </w:p>
        </w:tc>
        <w:tc>
          <w:tcPr>
            <w:tcW w:w="986" w:type="dxa"/>
            <w:tcBorders>
              <w:top w:val="nil"/>
              <w:left w:val="nil"/>
              <w:bottom w:val="nil"/>
              <w:right w:val="nil"/>
            </w:tcBorders>
            <w:shd w:val="clear" w:color="auto" w:fill="auto"/>
            <w:noWrap/>
            <w:vAlign w:val="bottom"/>
            <w:hideMark/>
          </w:tcPr>
          <w:p w14:paraId="6FC20E4D" w14:textId="30D3700B" w:rsidR="004F21A6" w:rsidRPr="00AB3BC1" w:rsidRDefault="00AB3BC1" w:rsidP="004F21A6">
            <w:pPr>
              <w:spacing w:before="0" w:after="0" w:line="240" w:lineRule="auto"/>
              <w:rPr>
                <w:rFonts w:ascii="Calibri" w:eastAsia="Times New Roman" w:hAnsi="Calibri" w:cs="Times New Roman"/>
                <w:b/>
                <w:color w:val="000000"/>
                <w:sz w:val="24"/>
                <w:szCs w:val="24"/>
              </w:rPr>
            </w:pPr>
            <w:r>
              <w:rPr>
                <w:rFonts w:ascii="Calibri" w:eastAsia="Times New Roman" w:hAnsi="Calibri" w:cs="Times New Roman"/>
                <w:b/>
                <w:color w:val="000000"/>
                <w:sz w:val="24"/>
                <w:szCs w:val="24"/>
              </w:rPr>
              <w:t>NOAA Science Center</w:t>
            </w:r>
          </w:p>
        </w:tc>
        <w:tc>
          <w:tcPr>
            <w:tcW w:w="1378" w:type="dxa"/>
            <w:tcBorders>
              <w:top w:val="nil"/>
              <w:left w:val="nil"/>
              <w:bottom w:val="nil"/>
              <w:right w:val="nil"/>
            </w:tcBorders>
            <w:shd w:val="clear" w:color="auto" w:fill="auto"/>
            <w:noWrap/>
            <w:vAlign w:val="bottom"/>
            <w:hideMark/>
          </w:tcPr>
          <w:p w14:paraId="02AB9C35" w14:textId="0EBC13E9"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Eco</w:t>
            </w:r>
            <w:r w:rsidR="00AB3BC1" w:rsidRPr="00AB3BC1">
              <w:rPr>
                <w:rFonts w:ascii="Calibri" w:eastAsia="Times New Roman" w:hAnsi="Calibri" w:cs="Times New Roman"/>
                <w:b/>
                <w:color w:val="000000"/>
                <w:sz w:val="24"/>
                <w:szCs w:val="24"/>
              </w:rPr>
              <w:t>system interaction</w:t>
            </w:r>
          </w:p>
        </w:tc>
      </w:tr>
      <w:tr w:rsidR="004F21A6" w:rsidRPr="004F21A6" w14:paraId="6B3167FF" w14:textId="77777777" w:rsidTr="004F21A6">
        <w:trPr>
          <w:trHeight w:val="320"/>
        </w:trPr>
        <w:tc>
          <w:tcPr>
            <w:tcW w:w="5025" w:type="dxa"/>
            <w:tcBorders>
              <w:top w:val="nil"/>
              <w:left w:val="nil"/>
              <w:bottom w:val="nil"/>
              <w:right w:val="nil"/>
            </w:tcBorders>
            <w:shd w:val="clear" w:color="auto" w:fill="auto"/>
            <w:noWrap/>
            <w:vAlign w:val="bottom"/>
            <w:hideMark/>
          </w:tcPr>
          <w:p w14:paraId="31DB5C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ag Gulf of Mexico</w:t>
            </w:r>
          </w:p>
        </w:tc>
        <w:tc>
          <w:tcPr>
            <w:tcW w:w="985" w:type="dxa"/>
            <w:tcBorders>
              <w:top w:val="nil"/>
              <w:left w:val="nil"/>
              <w:bottom w:val="nil"/>
              <w:right w:val="nil"/>
            </w:tcBorders>
            <w:shd w:val="clear" w:color="auto" w:fill="auto"/>
            <w:noWrap/>
            <w:vAlign w:val="bottom"/>
            <w:hideMark/>
          </w:tcPr>
          <w:p w14:paraId="4781D48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AC254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6C34AA8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B7DFBC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3F2DFAF" w14:textId="77777777" w:rsidTr="004F21A6">
        <w:trPr>
          <w:trHeight w:val="320"/>
        </w:trPr>
        <w:tc>
          <w:tcPr>
            <w:tcW w:w="5025" w:type="dxa"/>
            <w:tcBorders>
              <w:top w:val="nil"/>
              <w:left w:val="nil"/>
              <w:bottom w:val="nil"/>
              <w:right w:val="nil"/>
            </w:tcBorders>
            <w:shd w:val="clear" w:color="auto" w:fill="auto"/>
            <w:noWrap/>
            <w:vAlign w:val="bottom"/>
            <w:hideMark/>
          </w:tcPr>
          <w:p w14:paraId="616F85E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Yellowedge</w:t>
            </w:r>
            <w:proofErr w:type="spellEnd"/>
            <w:r w:rsidRPr="004F21A6">
              <w:rPr>
                <w:rFonts w:ascii="Calibri" w:eastAsia="Times New Roman" w:hAnsi="Calibri" w:cs="Times New Roman"/>
                <w:color w:val="000000"/>
                <w:sz w:val="24"/>
                <w:szCs w:val="24"/>
              </w:rPr>
              <w:t xml:space="preserve"> grouper Gulf of Mexico</w:t>
            </w:r>
          </w:p>
        </w:tc>
        <w:tc>
          <w:tcPr>
            <w:tcW w:w="985" w:type="dxa"/>
            <w:tcBorders>
              <w:top w:val="nil"/>
              <w:left w:val="nil"/>
              <w:bottom w:val="nil"/>
              <w:right w:val="nil"/>
            </w:tcBorders>
            <w:shd w:val="clear" w:color="auto" w:fill="auto"/>
            <w:noWrap/>
            <w:vAlign w:val="bottom"/>
            <w:hideMark/>
          </w:tcPr>
          <w:p w14:paraId="0E70572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6CCD0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A5C54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333C3F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1492B319" w14:textId="77777777" w:rsidTr="004F21A6">
        <w:trPr>
          <w:trHeight w:val="320"/>
        </w:trPr>
        <w:tc>
          <w:tcPr>
            <w:tcW w:w="5025" w:type="dxa"/>
            <w:tcBorders>
              <w:top w:val="nil"/>
              <w:left w:val="nil"/>
              <w:bottom w:val="nil"/>
              <w:right w:val="nil"/>
            </w:tcBorders>
            <w:shd w:val="clear" w:color="auto" w:fill="auto"/>
            <w:noWrap/>
            <w:vAlign w:val="bottom"/>
            <w:hideMark/>
          </w:tcPr>
          <w:p w14:paraId="077C127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Gulf of Mexico</w:t>
            </w:r>
          </w:p>
        </w:tc>
        <w:tc>
          <w:tcPr>
            <w:tcW w:w="985" w:type="dxa"/>
            <w:tcBorders>
              <w:top w:val="nil"/>
              <w:left w:val="nil"/>
              <w:bottom w:val="nil"/>
              <w:right w:val="nil"/>
            </w:tcBorders>
            <w:shd w:val="clear" w:color="auto" w:fill="auto"/>
            <w:noWrap/>
            <w:vAlign w:val="bottom"/>
            <w:hideMark/>
          </w:tcPr>
          <w:p w14:paraId="3DDC5909"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49507BE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2FADE0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C9AAAA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08518CE" w14:textId="77777777" w:rsidTr="004F21A6">
        <w:trPr>
          <w:trHeight w:val="320"/>
        </w:trPr>
        <w:tc>
          <w:tcPr>
            <w:tcW w:w="5025" w:type="dxa"/>
            <w:tcBorders>
              <w:top w:val="nil"/>
              <w:left w:val="nil"/>
              <w:bottom w:val="nil"/>
              <w:right w:val="nil"/>
            </w:tcBorders>
            <w:shd w:val="clear" w:color="auto" w:fill="auto"/>
            <w:noWrap/>
            <w:vAlign w:val="bottom"/>
            <w:hideMark/>
          </w:tcPr>
          <w:p w14:paraId="5AED90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 Gulf of Mexico</w:t>
            </w:r>
          </w:p>
        </w:tc>
        <w:tc>
          <w:tcPr>
            <w:tcW w:w="985" w:type="dxa"/>
            <w:tcBorders>
              <w:top w:val="nil"/>
              <w:left w:val="nil"/>
              <w:bottom w:val="nil"/>
              <w:right w:val="nil"/>
            </w:tcBorders>
            <w:shd w:val="clear" w:color="auto" w:fill="auto"/>
            <w:noWrap/>
            <w:vAlign w:val="bottom"/>
            <w:hideMark/>
          </w:tcPr>
          <w:p w14:paraId="66C9ED2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6B9CB9C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690E13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F1DAD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5C6A0DD" w14:textId="77777777" w:rsidTr="004F21A6">
        <w:trPr>
          <w:trHeight w:val="320"/>
        </w:trPr>
        <w:tc>
          <w:tcPr>
            <w:tcW w:w="5025" w:type="dxa"/>
            <w:tcBorders>
              <w:top w:val="nil"/>
              <w:left w:val="nil"/>
              <w:bottom w:val="nil"/>
              <w:right w:val="nil"/>
            </w:tcBorders>
            <w:shd w:val="clear" w:color="auto" w:fill="auto"/>
            <w:noWrap/>
            <w:vAlign w:val="bottom"/>
            <w:hideMark/>
          </w:tcPr>
          <w:p w14:paraId="2D15501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Gulf of Mexico</w:t>
            </w:r>
          </w:p>
        </w:tc>
        <w:tc>
          <w:tcPr>
            <w:tcW w:w="985" w:type="dxa"/>
            <w:tcBorders>
              <w:top w:val="nil"/>
              <w:left w:val="nil"/>
              <w:bottom w:val="nil"/>
              <w:right w:val="nil"/>
            </w:tcBorders>
            <w:shd w:val="clear" w:color="auto" w:fill="auto"/>
            <w:noWrap/>
            <w:vAlign w:val="bottom"/>
            <w:hideMark/>
          </w:tcPr>
          <w:p w14:paraId="25AE06C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046CF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578A4E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FFCF1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6187941" w14:textId="77777777" w:rsidTr="004F21A6">
        <w:trPr>
          <w:trHeight w:val="320"/>
        </w:trPr>
        <w:tc>
          <w:tcPr>
            <w:tcW w:w="5025" w:type="dxa"/>
            <w:tcBorders>
              <w:top w:val="nil"/>
              <w:left w:val="nil"/>
              <w:bottom w:val="nil"/>
              <w:right w:val="nil"/>
            </w:tcBorders>
            <w:shd w:val="clear" w:color="auto" w:fill="auto"/>
            <w:noWrap/>
            <w:vAlign w:val="bottom"/>
            <w:hideMark/>
          </w:tcPr>
          <w:p w14:paraId="40161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Ocean quahog</w:t>
            </w:r>
          </w:p>
        </w:tc>
        <w:tc>
          <w:tcPr>
            <w:tcW w:w="985" w:type="dxa"/>
            <w:tcBorders>
              <w:top w:val="nil"/>
              <w:left w:val="nil"/>
              <w:bottom w:val="nil"/>
              <w:right w:val="nil"/>
            </w:tcBorders>
            <w:shd w:val="clear" w:color="auto" w:fill="auto"/>
            <w:noWrap/>
            <w:vAlign w:val="bottom"/>
            <w:hideMark/>
          </w:tcPr>
          <w:p w14:paraId="2A57D8E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p>
        </w:tc>
        <w:tc>
          <w:tcPr>
            <w:tcW w:w="986" w:type="dxa"/>
            <w:tcBorders>
              <w:top w:val="nil"/>
              <w:left w:val="nil"/>
              <w:bottom w:val="nil"/>
              <w:right w:val="nil"/>
            </w:tcBorders>
            <w:shd w:val="clear" w:color="auto" w:fill="auto"/>
            <w:noWrap/>
            <w:vAlign w:val="bottom"/>
            <w:hideMark/>
          </w:tcPr>
          <w:p w14:paraId="072989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5F7BEE8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07B527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2FE8AE8" w14:textId="77777777" w:rsidTr="004F21A6">
        <w:trPr>
          <w:trHeight w:val="320"/>
        </w:trPr>
        <w:tc>
          <w:tcPr>
            <w:tcW w:w="5025" w:type="dxa"/>
            <w:tcBorders>
              <w:top w:val="nil"/>
              <w:left w:val="nil"/>
              <w:bottom w:val="nil"/>
              <w:right w:val="nil"/>
            </w:tcBorders>
            <w:shd w:val="clear" w:color="auto" w:fill="auto"/>
            <w:noWrap/>
            <w:vAlign w:val="bottom"/>
            <w:hideMark/>
          </w:tcPr>
          <w:p w14:paraId="73F05F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Longfin inshore squid Atlantic Coast</w:t>
            </w:r>
          </w:p>
        </w:tc>
        <w:tc>
          <w:tcPr>
            <w:tcW w:w="985" w:type="dxa"/>
            <w:tcBorders>
              <w:top w:val="nil"/>
              <w:left w:val="nil"/>
              <w:bottom w:val="nil"/>
              <w:right w:val="nil"/>
            </w:tcBorders>
            <w:shd w:val="clear" w:color="auto" w:fill="auto"/>
            <w:noWrap/>
            <w:vAlign w:val="bottom"/>
            <w:hideMark/>
          </w:tcPr>
          <w:p w14:paraId="677B1E2F"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7941CE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6C90BEF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7FBD3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304297DB" w14:textId="77777777" w:rsidTr="004F21A6">
        <w:trPr>
          <w:trHeight w:val="320"/>
        </w:trPr>
        <w:tc>
          <w:tcPr>
            <w:tcW w:w="5025" w:type="dxa"/>
            <w:tcBorders>
              <w:top w:val="nil"/>
              <w:left w:val="nil"/>
              <w:bottom w:val="nil"/>
              <w:right w:val="nil"/>
            </w:tcBorders>
            <w:shd w:val="clear" w:color="auto" w:fill="auto"/>
            <w:noWrap/>
            <w:vAlign w:val="bottom"/>
            <w:hideMark/>
          </w:tcPr>
          <w:p w14:paraId="5A23D5A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Atlantic </w:t>
            </w:r>
            <w:proofErr w:type="spellStart"/>
            <w:r w:rsidRPr="004F21A6">
              <w:rPr>
                <w:rFonts w:ascii="Calibri" w:eastAsia="Times New Roman" w:hAnsi="Calibri" w:cs="Times New Roman"/>
                <w:color w:val="000000"/>
                <w:sz w:val="24"/>
                <w:szCs w:val="24"/>
              </w:rPr>
              <w:t>surfclam</w:t>
            </w:r>
            <w:proofErr w:type="spellEnd"/>
            <w:r w:rsidRPr="004F21A6">
              <w:rPr>
                <w:rFonts w:ascii="Calibri" w:eastAsia="Times New Roman" w:hAnsi="Calibri" w:cs="Times New Roman"/>
                <w:color w:val="000000"/>
                <w:sz w:val="24"/>
                <w:szCs w:val="24"/>
              </w:rPr>
              <w:t xml:space="preserve"> - Mid-Atlantic Coast</w:t>
            </w:r>
          </w:p>
        </w:tc>
        <w:tc>
          <w:tcPr>
            <w:tcW w:w="985" w:type="dxa"/>
            <w:tcBorders>
              <w:top w:val="nil"/>
              <w:left w:val="nil"/>
              <w:bottom w:val="nil"/>
              <w:right w:val="nil"/>
            </w:tcBorders>
            <w:shd w:val="clear" w:color="auto" w:fill="auto"/>
            <w:noWrap/>
            <w:vAlign w:val="bottom"/>
            <w:hideMark/>
          </w:tcPr>
          <w:p w14:paraId="2BC731D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3CEFE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07131E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38213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A66B2AB" w14:textId="77777777" w:rsidTr="004F21A6">
        <w:trPr>
          <w:trHeight w:val="320"/>
        </w:trPr>
        <w:tc>
          <w:tcPr>
            <w:tcW w:w="5025" w:type="dxa"/>
            <w:tcBorders>
              <w:top w:val="nil"/>
              <w:left w:val="nil"/>
              <w:bottom w:val="nil"/>
              <w:right w:val="nil"/>
            </w:tcBorders>
            <w:shd w:val="clear" w:color="auto" w:fill="auto"/>
            <w:noWrap/>
            <w:vAlign w:val="bottom"/>
            <w:hideMark/>
          </w:tcPr>
          <w:p w14:paraId="05C867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tail flounder- Southern New England / Mid-Atlantic</w:t>
            </w:r>
          </w:p>
        </w:tc>
        <w:tc>
          <w:tcPr>
            <w:tcW w:w="985" w:type="dxa"/>
            <w:tcBorders>
              <w:top w:val="nil"/>
              <w:left w:val="nil"/>
              <w:bottom w:val="nil"/>
              <w:right w:val="nil"/>
            </w:tcBorders>
            <w:shd w:val="clear" w:color="auto" w:fill="auto"/>
            <w:noWrap/>
            <w:vAlign w:val="bottom"/>
            <w:hideMark/>
          </w:tcPr>
          <w:p w14:paraId="743B5DE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248D5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A4C8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2A90D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75D3333" w14:textId="77777777" w:rsidTr="004F21A6">
        <w:trPr>
          <w:trHeight w:val="320"/>
        </w:trPr>
        <w:tc>
          <w:tcPr>
            <w:tcW w:w="5025" w:type="dxa"/>
            <w:tcBorders>
              <w:top w:val="nil"/>
              <w:left w:val="nil"/>
              <w:bottom w:val="nil"/>
              <w:right w:val="nil"/>
            </w:tcBorders>
            <w:shd w:val="clear" w:color="auto" w:fill="auto"/>
            <w:noWrap/>
            <w:vAlign w:val="bottom"/>
            <w:hideMark/>
          </w:tcPr>
          <w:p w14:paraId="30E129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Southern New England / Mid-Atlantic</w:t>
            </w:r>
          </w:p>
        </w:tc>
        <w:tc>
          <w:tcPr>
            <w:tcW w:w="985" w:type="dxa"/>
            <w:tcBorders>
              <w:top w:val="nil"/>
              <w:left w:val="nil"/>
              <w:bottom w:val="nil"/>
              <w:right w:val="nil"/>
            </w:tcBorders>
            <w:shd w:val="clear" w:color="auto" w:fill="auto"/>
            <w:noWrap/>
            <w:vAlign w:val="bottom"/>
            <w:hideMark/>
          </w:tcPr>
          <w:p w14:paraId="48F69C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7F15B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14B0D9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75588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D12A41E" w14:textId="77777777" w:rsidTr="004F21A6">
        <w:trPr>
          <w:trHeight w:val="320"/>
        </w:trPr>
        <w:tc>
          <w:tcPr>
            <w:tcW w:w="5025" w:type="dxa"/>
            <w:tcBorders>
              <w:top w:val="nil"/>
              <w:left w:val="nil"/>
              <w:bottom w:val="nil"/>
              <w:right w:val="nil"/>
            </w:tcBorders>
            <w:shd w:val="clear" w:color="auto" w:fill="auto"/>
            <w:noWrap/>
            <w:vAlign w:val="bottom"/>
            <w:hideMark/>
          </w:tcPr>
          <w:p w14:paraId="3D81F61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sea bass</w:t>
            </w:r>
          </w:p>
        </w:tc>
        <w:tc>
          <w:tcPr>
            <w:tcW w:w="985" w:type="dxa"/>
            <w:tcBorders>
              <w:top w:val="nil"/>
              <w:left w:val="nil"/>
              <w:bottom w:val="nil"/>
              <w:right w:val="nil"/>
            </w:tcBorders>
            <w:shd w:val="clear" w:color="auto" w:fill="auto"/>
            <w:noWrap/>
            <w:vAlign w:val="bottom"/>
            <w:hideMark/>
          </w:tcPr>
          <w:p w14:paraId="3DCA533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p>
        </w:tc>
        <w:tc>
          <w:tcPr>
            <w:tcW w:w="986" w:type="dxa"/>
            <w:tcBorders>
              <w:top w:val="nil"/>
              <w:left w:val="nil"/>
              <w:bottom w:val="nil"/>
              <w:right w:val="nil"/>
            </w:tcBorders>
            <w:shd w:val="clear" w:color="auto" w:fill="auto"/>
            <w:noWrap/>
            <w:vAlign w:val="bottom"/>
            <w:hideMark/>
          </w:tcPr>
          <w:p w14:paraId="15E6C7F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192DD1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A37E32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668511C" w14:textId="77777777" w:rsidTr="004F21A6">
        <w:trPr>
          <w:trHeight w:val="320"/>
        </w:trPr>
        <w:tc>
          <w:tcPr>
            <w:tcW w:w="5025" w:type="dxa"/>
            <w:tcBorders>
              <w:top w:val="nil"/>
              <w:left w:val="nil"/>
              <w:bottom w:val="nil"/>
              <w:right w:val="nil"/>
            </w:tcBorders>
            <w:shd w:val="clear" w:color="auto" w:fill="auto"/>
            <w:noWrap/>
            <w:vAlign w:val="bottom"/>
            <w:hideMark/>
          </w:tcPr>
          <w:p w14:paraId="6F2ECE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ilver Hake</w:t>
            </w:r>
          </w:p>
        </w:tc>
        <w:tc>
          <w:tcPr>
            <w:tcW w:w="985" w:type="dxa"/>
            <w:tcBorders>
              <w:top w:val="nil"/>
              <w:left w:val="nil"/>
              <w:bottom w:val="nil"/>
              <w:right w:val="nil"/>
            </w:tcBorders>
            <w:shd w:val="clear" w:color="auto" w:fill="auto"/>
            <w:noWrap/>
            <w:vAlign w:val="bottom"/>
            <w:hideMark/>
          </w:tcPr>
          <w:p w14:paraId="71C4D3C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26FE55C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062DD2A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26F7AB0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0EAF549" w14:textId="77777777" w:rsidTr="004F21A6">
        <w:trPr>
          <w:trHeight w:val="320"/>
        </w:trPr>
        <w:tc>
          <w:tcPr>
            <w:tcW w:w="5025" w:type="dxa"/>
            <w:tcBorders>
              <w:top w:val="nil"/>
              <w:left w:val="nil"/>
              <w:bottom w:val="nil"/>
              <w:right w:val="nil"/>
            </w:tcBorders>
            <w:shd w:val="clear" w:color="auto" w:fill="auto"/>
            <w:noWrap/>
            <w:vAlign w:val="bottom"/>
            <w:hideMark/>
          </w:tcPr>
          <w:p w14:paraId="6AFC496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George's Bank</w:t>
            </w:r>
          </w:p>
        </w:tc>
        <w:tc>
          <w:tcPr>
            <w:tcW w:w="985" w:type="dxa"/>
            <w:tcBorders>
              <w:top w:val="nil"/>
              <w:left w:val="nil"/>
              <w:bottom w:val="nil"/>
              <w:right w:val="nil"/>
            </w:tcBorders>
            <w:shd w:val="clear" w:color="auto" w:fill="auto"/>
            <w:noWrap/>
            <w:vAlign w:val="bottom"/>
            <w:hideMark/>
          </w:tcPr>
          <w:p w14:paraId="6B99EBE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AFB1E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D6DFD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456619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C869A3D" w14:textId="77777777" w:rsidTr="004F21A6">
        <w:trPr>
          <w:trHeight w:val="320"/>
        </w:trPr>
        <w:tc>
          <w:tcPr>
            <w:tcW w:w="5025" w:type="dxa"/>
            <w:tcBorders>
              <w:top w:val="nil"/>
              <w:left w:val="nil"/>
              <w:bottom w:val="nil"/>
              <w:right w:val="nil"/>
            </w:tcBorders>
            <w:shd w:val="clear" w:color="auto" w:fill="auto"/>
            <w:noWrap/>
            <w:vAlign w:val="bottom"/>
            <w:hideMark/>
          </w:tcPr>
          <w:p w14:paraId="40D0CF1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ollock - Gulf of Maine / George's Bank</w:t>
            </w:r>
          </w:p>
        </w:tc>
        <w:tc>
          <w:tcPr>
            <w:tcW w:w="985" w:type="dxa"/>
            <w:tcBorders>
              <w:top w:val="nil"/>
              <w:left w:val="nil"/>
              <w:bottom w:val="nil"/>
              <w:right w:val="nil"/>
            </w:tcBorders>
            <w:shd w:val="clear" w:color="auto" w:fill="auto"/>
            <w:noWrap/>
            <w:vAlign w:val="bottom"/>
            <w:hideMark/>
          </w:tcPr>
          <w:p w14:paraId="25A613A1"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6F4BD2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ADCBE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118669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C79DB29" w14:textId="77777777" w:rsidTr="004F21A6">
        <w:trPr>
          <w:trHeight w:val="320"/>
        </w:trPr>
        <w:tc>
          <w:tcPr>
            <w:tcW w:w="5025" w:type="dxa"/>
            <w:tcBorders>
              <w:top w:val="nil"/>
              <w:left w:val="nil"/>
              <w:bottom w:val="nil"/>
              <w:right w:val="nil"/>
            </w:tcBorders>
            <w:shd w:val="clear" w:color="auto" w:fill="auto"/>
            <w:noWrap/>
            <w:vAlign w:val="bottom"/>
            <w:hideMark/>
          </w:tcPr>
          <w:p w14:paraId="02D7FF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utterfish</w:t>
            </w:r>
          </w:p>
        </w:tc>
        <w:tc>
          <w:tcPr>
            <w:tcW w:w="985" w:type="dxa"/>
            <w:tcBorders>
              <w:top w:val="nil"/>
              <w:left w:val="nil"/>
              <w:bottom w:val="nil"/>
              <w:right w:val="nil"/>
            </w:tcBorders>
            <w:shd w:val="clear" w:color="auto" w:fill="auto"/>
            <w:noWrap/>
            <w:vAlign w:val="bottom"/>
            <w:hideMark/>
          </w:tcPr>
          <w:p w14:paraId="337AA6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355B9C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0AC537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ADEB2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CDCA4EA" w14:textId="77777777" w:rsidTr="004F21A6">
        <w:trPr>
          <w:trHeight w:val="320"/>
        </w:trPr>
        <w:tc>
          <w:tcPr>
            <w:tcW w:w="5025" w:type="dxa"/>
            <w:tcBorders>
              <w:top w:val="nil"/>
              <w:left w:val="nil"/>
              <w:bottom w:val="nil"/>
              <w:right w:val="nil"/>
            </w:tcBorders>
            <w:shd w:val="clear" w:color="auto" w:fill="auto"/>
            <w:noWrap/>
            <w:vAlign w:val="bottom"/>
            <w:hideMark/>
          </w:tcPr>
          <w:p w14:paraId="49D989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tlantic herring</w:t>
            </w:r>
          </w:p>
        </w:tc>
        <w:tc>
          <w:tcPr>
            <w:tcW w:w="985" w:type="dxa"/>
            <w:tcBorders>
              <w:top w:val="nil"/>
              <w:left w:val="nil"/>
              <w:bottom w:val="nil"/>
              <w:right w:val="nil"/>
            </w:tcBorders>
            <w:shd w:val="clear" w:color="auto" w:fill="auto"/>
            <w:noWrap/>
            <w:vAlign w:val="bottom"/>
            <w:hideMark/>
          </w:tcPr>
          <w:p w14:paraId="3989BD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743F1F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349B95B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FCBE9F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04BFF06" w14:textId="77777777" w:rsidTr="004F21A6">
        <w:trPr>
          <w:trHeight w:val="320"/>
        </w:trPr>
        <w:tc>
          <w:tcPr>
            <w:tcW w:w="5025" w:type="dxa"/>
            <w:tcBorders>
              <w:top w:val="nil"/>
              <w:left w:val="nil"/>
              <w:bottom w:val="nil"/>
              <w:right w:val="nil"/>
            </w:tcBorders>
            <w:shd w:val="clear" w:color="auto" w:fill="auto"/>
            <w:noWrap/>
            <w:vAlign w:val="bottom"/>
            <w:hideMark/>
          </w:tcPr>
          <w:p w14:paraId="17AF979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a Scallop Georges Bank / Mid-Atlantic Bight</w:t>
            </w:r>
          </w:p>
        </w:tc>
        <w:tc>
          <w:tcPr>
            <w:tcW w:w="985" w:type="dxa"/>
            <w:tcBorders>
              <w:top w:val="nil"/>
              <w:left w:val="nil"/>
              <w:bottom w:val="nil"/>
              <w:right w:val="nil"/>
            </w:tcBorders>
            <w:shd w:val="clear" w:color="auto" w:fill="auto"/>
            <w:noWrap/>
            <w:vAlign w:val="bottom"/>
            <w:hideMark/>
          </w:tcPr>
          <w:p w14:paraId="4656B1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F0DA2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60EEA0C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D99CC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D40669" w14:textId="77777777" w:rsidTr="004F21A6">
        <w:trPr>
          <w:trHeight w:val="320"/>
        </w:trPr>
        <w:tc>
          <w:tcPr>
            <w:tcW w:w="5025" w:type="dxa"/>
            <w:tcBorders>
              <w:top w:val="nil"/>
              <w:left w:val="nil"/>
              <w:bottom w:val="nil"/>
              <w:right w:val="nil"/>
            </w:tcBorders>
            <w:shd w:val="clear" w:color="auto" w:fill="auto"/>
            <w:noWrap/>
            <w:vAlign w:val="bottom"/>
            <w:hideMark/>
          </w:tcPr>
          <w:p w14:paraId="0E836E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Bristol Bay</w:t>
            </w:r>
          </w:p>
        </w:tc>
        <w:tc>
          <w:tcPr>
            <w:tcW w:w="985" w:type="dxa"/>
            <w:tcBorders>
              <w:top w:val="nil"/>
              <w:left w:val="nil"/>
              <w:bottom w:val="nil"/>
              <w:right w:val="nil"/>
            </w:tcBorders>
            <w:shd w:val="clear" w:color="auto" w:fill="auto"/>
            <w:noWrap/>
            <w:vAlign w:val="bottom"/>
            <w:hideMark/>
          </w:tcPr>
          <w:p w14:paraId="632F74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EA1DC2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288B18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DFG</w:t>
            </w:r>
          </w:p>
        </w:tc>
        <w:tc>
          <w:tcPr>
            <w:tcW w:w="1378" w:type="dxa"/>
            <w:tcBorders>
              <w:top w:val="nil"/>
              <w:left w:val="nil"/>
              <w:bottom w:val="nil"/>
              <w:right w:val="nil"/>
            </w:tcBorders>
            <w:shd w:val="clear" w:color="auto" w:fill="auto"/>
            <w:noWrap/>
            <w:vAlign w:val="bottom"/>
            <w:hideMark/>
          </w:tcPr>
          <w:p w14:paraId="210F08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BEFE431" w14:textId="77777777" w:rsidTr="004F21A6">
        <w:trPr>
          <w:trHeight w:val="320"/>
        </w:trPr>
        <w:tc>
          <w:tcPr>
            <w:tcW w:w="5025" w:type="dxa"/>
            <w:tcBorders>
              <w:top w:val="nil"/>
              <w:left w:val="nil"/>
              <w:bottom w:val="nil"/>
              <w:right w:val="nil"/>
            </w:tcBorders>
            <w:shd w:val="clear" w:color="auto" w:fill="auto"/>
            <w:noWrap/>
            <w:vAlign w:val="bottom"/>
            <w:hideMark/>
          </w:tcPr>
          <w:p w14:paraId="5906DB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Flathead sole (BSAI)</w:t>
            </w:r>
          </w:p>
        </w:tc>
        <w:tc>
          <w:tcPr>
            <w:tcW w:w="985" w:type="dxa"/>
            <w:tcBorders>
              <w:top w:val="nil"/>
              <w:left w:val="nil"/>
              <w:bottom w:val="nil"/>
              <w:right w:val="nil"/>
            </w:tcBorders>
            <w:shd w:val="clear" w:color="auto" w:fill="auto"/>
            <w:noWrap/>
            <w:vAlign w:val="bottom"/>
            <w:hideMark/>
          </w:tcPr>
          <w:p w14:paraId="7714842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91DB3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3890E7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BFC5F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BA3F8ED" w14:textId="77777777" w:rsidTr="004F21A6">
        <w:trPr>
          <w:trHeight w:val="320"/>
        </w:trPr>
        <w:tc>
          <w:tcPr>
            <w:tcW w:w="5025" w:type="dxa"/>
            <w:tcBorders>
              <w:top w:val="nil"/>
              <w:left w:val="nil"/>
              <w:bottom w:val="nil"/>
              <w:right w:val="nil"/>
            </w:tcBorders>
            <w:shd w:val="clear" w:color="auto" w:fill="auto"/>
            <w:noWrap/>
            <w:vAlign w:val="bottom"/>
            <w:hideMark/>
          </w:tcPr>
          <w:p w14:paraId="0D11EB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anner Crab Bering Sea</w:t>
            </w:r>
          </w:p>
        </w:tc>
        <w:tc>
          <w:tcPr>
            <w:tcW w:w="985" w:type="dxa"/>
            <w:tcBorders>
              <w:top w:val="nil"/>
              <w:left w:val="nil"/>
              <w:bottom w:val="nil"/>
              <w:right w:val="nil"/>
            </w:tcBorders>
            <w:shd w:val="clear" w:color="auto" w:fill="auto"/>
            <w:noWrap/>
            <w:vAlign w:val="bottom"/>
            <w:hideMark/>
          </w:tcPr>
          <w:p w14:paraId="0395429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0292E2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6DC0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14F5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78676C" w14:textId="77777777" w:rsidTr="004F21A6">
        <w:trPr>
          <w:trHeight w:val="320"/>
        </w:trPr>
        <w:tc>
          <w:tcPr>
            <w:tcW w:w="5025" w:type="dxa"/>
            <w:tcBorders>
              <w:top w:val="nil"/>
              <w:left w:val="nil"/>
              <w:bottom w:val="nil"/>
              <w:right w:val="nil"/>
            </w:tcBorders>
            <w:shd w:val="clear" w:color="auto" w:fill="auto"/>
            <w:noWrap/>
            <w:vAlign w:val="bottom"/>
            <w:hideMark/>
          </w:tcPr>
          <w:p w14:paraId="4C9160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laska Plaice</w:t>
            </w:r>
          </w:p>
        </w:tc>
        <w:tc>
          <w:tcPr>
            <w:tcW w:w="985" w:type="dxa"/>
            <w:tcBorders>
              <w:top w:val="nil"/>
              <w:left w:val="nil"/>
              <w:bottom w:val="nil"/>
              <w:right w:val="nil"/>
            </w:tcBorders>
            <w:shd w:val="clear" w:color="auto" w:fill="auto"/>
            <w:noWrap/>
            <w:vAlign w:val="bottom"/>
            <w:hideMark/>
          </w:tcPr>
          <w:p w14:paraId="00278F3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8AECB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4D17E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F614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A728346" w14:textId="77777777" w:rsidTr="004F21A6">
        <w:trPr>
          <w:trHeight w:val="320"/>
        </w:trPr>
        <w:tc>
          <w:tcPr>
            <w:tcW w:w="5025" w:type="dxa"/>
            <w:tcBorders>
              <w:top w:val="nil"/>
              <w:left w:val="nil"/>
              <w:bottom w:val="nil"/>
              <w:right w:val="nil"/>
            </w:tcBorders>
            <w:shd w:val="clear" w:color="auto" w:fill="auto"/>
            <w:noWrap/>
            <w:vAlign w:val="bottom"/>
            <w:hideMark/>
          </w:tcPr>
          <w:p w14:paraId="102499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amchatka flounder (BSAI)</w:t>
            </w:r>
          </w:p>
        </w:tc>
        <w:tc>
          <w:tcPr>
            <w:tcW w:w="985" w:type="dxa"/>
            <w:tcBorders>
              <w:top w:val="nil"/>
              <w:left w:val="nil"/>
              <w:bottom w:val="nil"/>
              <w:right w:val="nil"/>
            </w:tcBorders>
            <w:shd w:val="clear" w:color="auto" w:fill="auto"/>
            <w:noWrap/>
            <w:vAlign w:val="bottom"/>
            <w:hideMark/>
          </w:tcPr>
          <w:p w14:paraId="672BADA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1B285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08B9C1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94A823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F13EB91" w14:textId="77777777" w:rsidTr="004F21A6">
        <w:trPr>
          <w:trHeight w:val="320"/>
        </w:trPr>
        <w:tc>
          <w:tcPr>
            <w:tcW w:w="5025" w:type="dxa"/>
            <w:tcBorders>
              <w:top w:val="nil"/>
              <w:left w:val="nil"/>
              <w:bottom w:val="nil"/>
              <w:right w:val="nil"/>
            </w:tcBorders>
            <w:shd w:val="clear" w:color="auto" w:fill="auto"/>
            <w:noWrap/>
            <w:vAlign w:val="bottom"/>
            <w:hideMark/>
          </w:tcPr>
          <w:p w14:paraId="3622E1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Arrowtooth</w:t>
            </w:r>
            <w:proofErr w:type="spellEnd"/>
            <w:r w:rsidRPr="004F21A6">
              <w:rPr>
                <w:rFonts w:ascii="Calibri" w:eastAsia="Times New Roman" w:hAnsi="Calibri" w:cs="Times New Roman"/>
                <w:color w:val="000000"/>
                <w:sz w:val="24"/>
                <w:szCs w:val="24"/>
              </w:rPr>
              <w:t xml:space="preserve"> flounder BSAI</w:t>
            </w:r>
          </w:p>
        </w:tc>
        <w:tc>
          <w:tcPr>
            <w:tcW w:w="985" w:type="dxa"/>
            <w:tcBorders>
              <w:top w:val="nil"/>
              <w:left w:val="nil"/>
              <w:bottom w:val="nil"/>
              <w:right w:val="nil"/>
            </w:tcBorders>
            <w:shd w:val="clear" w:color="auto" w:fill="auto"/>
            <w:noWrap/>
            <w:vAlign w:val="bottom"/>
            <w:hideMark/>
          </w:tcPr>
          <w:p w14:paraId="7335D4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7329AA8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207FD8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A86AB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16D0A0" w14:textId="77777777" w:rsidTr="004F21A6">
        <w:trPr>
          <w:trHeight w:val="320"/>
        </w:trPr>
        <w:tc>
          <w:tcPr>
            <w:tcW w:w="5025" w:type="dxa"/>
            <w:tcBorders>
              <w:top w:val="nil"/>
              <w:left w:val="nil"/>
              <w:bottom w:val="nil"/>
              <w:right w:val="nil"/>
            </w:tcBorders>
            <w:shd w:val="clear" w:color="auto" w:fill="auto"/>
            <w:noWrap/>
            <w:vAlign w:val="bottom"/>
            <w:hideMark/>
          </w:tcPr>
          <w:p w14:paraId="4A40EC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orthern rock sole Eastern Bering Sea and Aleutian Islands</w:t>
            </w:r>
          </w:p>
        </w:tc>
        <w:tc>
          <w:tcPr>
            <w:tcW w:w="985" w:type="dxa"/>
            <w:tcBorders>
              <w:top w:val="nil"/>
              <w:left w:val="nil"/>
              <w:bottom w:val="nil"/>
              <w:right w:val="nil"/>
            </w:tcBorders>
            <w:shd w:val="clear" w:color="auto" w:fill="auto"/>
            <w:noWrap/>
            <w:vAlign w:val="bottom"/>
            <w:hideMark/>
          </w:tcPr>
          <w:p w14:paraId="37C82C4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556F9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4A8EAE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F498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1FBC5" w14:textId="77777777" w:rsidTr="004F21A6">
        <w:trPr>
          <w:trHeight w:val="320"/>
        </w:trPr>
        <w:tc>
          <w:tcPr>
            <w:tcW w:w="5025" w:type="dxa"/>
            <w:tcBorders>
              <w:top w:val="nil"/>
              <w:left w:val="nil"/>
              <w:bottom w:val="nil"/>
              <w:right w:val="nil"/>
            </w:tcBorders>
            <w:shd w:val="clear" w:color="auto" w:fill="auto"/>
            <w:noWrap/>
            <w:vAlign w:val="bottom"/>
            <w:hideMark/>
          </w:tcPr>
          <w:p w14:paraId="204E823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fin sole BSAI</w:t>
            </w:r>
          </w:p>
        </w:tc>
        <w:tc>
          <w:tcPr>
            <w:tcW w:w="985" w:type="dxa"/>
            <w:tcBorders>
              <w:top w:val="nil"/>
              <w:left w:val="nil"/>
              <w:bottom w:val="nil"/>
              <w:right w:val="nil"/>
            </w:tcBorders>
            <w:shd w:val="clear" w:color="auto" w:fill="auto"/>
            <w:noWrap/>
            <w:vAlign w:val="bottom"/>
            <w:hideMark/>
          </w:tcPr>
          <w:p w14:paraId="7EE7182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29680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2D1B96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2C30D4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83E56" w14:textId="77777777" w:rsidTr="004F21A6">
        <w:trPr>
          <w:trHeight w:val="320"/>
        </w:trPr>
        <w:tc>
          <w:tcPr>
            <w:tcW w:w="5025" w:type="dxa"/>
            <w:tcBorders>
              <w:top w:val="nil"/>
              <w:left w:val="nil"/>
              <w:bottom w:val="nil"/>
              <w:right w:val="nil"/>
            </w:tcBorders>
            <w:shd w:val="clear" w:color="auto" w:fill="auto"/>
            <w:noWrap/>
            <w:vAlign w:val="bottom"/>
            <w:hideMark/>
          </w:tcPr>
          <w:p w14:paraId="0B8482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Pribilof Islands</w:t>
            </w:r>
          </w:p>
        </w:tc>
        <w:tc>
          <w:tcPr>
            <w:tcW w:w="985" w:type="dxa"/>
            <w:tcBorders>
              <w:top w:val="nil"/>
              <w:left w:val="nil"/>
              <w:bottom w:val="nil"/>
              <w:right w:val="nil"/>
            </w:tcBorders>
            <w:shd w:val="clear" w:color="auto" w:fill="auto"/>
            <w:noWrap/>
            <w:vAlign w:val="bottom"/>
            <w:hideMark/>
          </w:tcPr>
          <w:p w14:paraId="7586526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3D14223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87282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C12FFB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82BD3B0" w14:textId="77777777" w:rsidTr="004F21A6">
        <w:trPr>
          <w:trHeight w:val="320"/>
        </w:trPr>
        <w:tc>
          <w:tcPr>
            <w:tcW w:w="5025" w:type="dxa"/>
            <w:tcBorders>
              <w:top w:val="nil"/>
              <w:left w:val="nil"/>
              <w:bottom w:val="nil"/>
              <w:right w:val="nil"/>
            </w:tcBorders>
            <w:shd w:val="clear" w:color="auto" w:fill="auto"/>
            <w:noWrap/>
            <w:vAlign w:val="bottom"/>
            <w:hideMark/>
          </w:tcPr>
          <w:p w14:paraId="7BAC27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Demersal shelf rockfish complex (GOA - includes </w:t>
            </w:r>
            <w:proofErr w:type="spellStart"/>
            <w:r w:rsidRPr="004F21A6">
              <w:rPr>
                <w:rFonts w:ascii="Calibri" w:eastAsia="Times New Roman" w:hAnsi="Calibri" w:cs="Times New Roman"/>
                <w:color w:val="000000"/>
                <w:sz w:val="24"/>
                <w:szCs w:val="24"/>
              </w:rPr>
              <w:t>Yelloweye</w:t>
            </w:r>
            <w:proofErr w:type="spellEnd"/>
            <w:r w:rsidRPr="004F21A6">
              <w:rPr>
                <w:rFonts w:ascii="Calibri" w:eastAsia="Times New Roman" w:hAnsi="Calibri" w:cs="Times New Roman"/>
                <w:color w:val="000000"/>
                <w:sz w:val="24"/>
                <w:szCs w:val="24"/>
              </w:rPr>
              <w:t>)</w:t>
            </w:r>
          </w:p>
        </w:tc>
        <w:tc>
          <w:tcPr>
            <w:tcW w:w="985" w:type="dxa"/>
            <w:tcBorders>
              <w:top w:val="nil"/>
              <w:left w:val="nil"/>
              <w:bottom w:val="nil"/>
              <w:right w:val="nil"/>
            </w:tcBorders>
            <w:shd w:val="clear" w:color="auto" w:fill="auto"/>
            <w:noWrap/>
            <w:vAlign w:val="bottom"/>
            <w:hideMark/>
          </w:tcPr>
          <w:p w14:paraId="167A3DA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A9B556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42748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2209CC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1FE0258" w14:textId="77777777" w:rsidTr="004F21A6">
        <w:trPr>
          <w:trHeight w:val="320"/>
        </w:trPr>
        <w:tc>
          <w:tcPr>
            <w:tcW w:w="5025" w:type="dxa"/>
            <w:tcBorders>
              <w:top w:val="nil"/>
              <w:left w:val="nil"/>
              <w:bottom w:val="nil"/>
              <w:right w:val="nil"/>
            </w:tcBorders>
            <w:shd w:val="clear" w:color="auto" w:fill="auto"/>
            <w:noWrap/>
            <w:vAlign w:val="bottom"/>
            <w:hideMark/>
          </w:tcPr>
          <w:p w14:paraId="5464EC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Chilipepper</w:t>
            </w:r>
            <w:proofErr w:type="spellEnd"/>
            <w:r w:rsidRPr="004F21A6">
              <w:rPr>
                <w:rFonts w:ascii="Calibri" w:eastAsia="Times New Roman" w:hAnsi="Calibri" w:cs="Times New Roman"/>
                <w:color w:val="000000"/>
                <w:sz w:val="24"/>
                <w:szCs w:val="24"/>
              </w:rPr>
              <w:t xml:space="preserve"> - Southern Pacific Coast</w:t>
            </w:r>
          </w:p>
        </w:tc>
        <w:tc>
          <w:tcPr>
            <w:tcW w:w="985" w:type="dxa"/>
            <w:tcBorders>
              <w:top w:val="nil"/>
              <w:left w:val="nil"/>
              <w:bottom w:val="nil"/>
              <w:right w:val="nil"/>
            </w:tcBorders>
            <w:shd w:val="clear" w:color="auto" w:fill="auto"/>
            <w:noWrap/>
            <w:vAlign w:val="bottom"/>
            <w:hideMark/>
          </w:tcPr>
          <w:p w14:paraId="3EDBEF4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167722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737837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6067D3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E11B053" w14:textId="77777777" w:rsidTr="004F21A6">
        <w:trPr>
          <w:trHeight w:val="320"/>
        </w:trPr>
        <w:tc>
          <w:tcPr>
            <w:tcW w:w="5025" w:type="dxa"/>
            <w:tcBorders>
              <w:top w:val="nil"/>
              <w:left w:val="nil"/>
              <w:bottom w:val="nil"/>
              <w:right w:val="nil"/>
            </w:tcBorders>
            <w:shd w:val="clear" w:color="auto" w:fill="auto"/>
            <w:noWrap/>
            <w:vAlign w:val="bottom"/>
            <w:hideMark/>
          </w:tcPr>
          <w:p w14:paraId="28ACA4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oho salmon - Oregon Production Index Area: Oregon Coast Natural</w:t>
            </w:r>
          </w:p>
        </w:tc>
        <w:tc>
          <w:tcPr>
            <w:tcW w:w="985" w:type="dxa"/>
            <w:tcBorders>
              <w:top w:val="nil"/>
              <w:left w:val="nil"/>
              <w:bottom w:val="nil"/>
              <w:right w:val="nil"/>
            </w:tcBorders>
            <w:shd w:val="clear" w:color="auto" w:fill="auto"/>
            <w:noWrap/>
            <w:vAlign w:val="bottom"/>
            <w:hideMark/>
          </w:tcPr>
          <w:p w14:paraId="0226845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AAEF96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A3E1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B065C5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8B9C976" w14:textId="77777777" w:rsidTr="004F21A6">
        <w:trPr>
          <w:trHeight w:val="320"/>
        </w:trPr>
        <w:tc>
          <w:tcPr>
            <w:tcW w:w="5025" w:type="dxa"/>
            <w:tcBorders>
              <w:top w:val="nil"/>
              <w:left w:val="nil"/>
              <w:bottom w:val="nil"/>
              <w:right w:val="nil"/>
            </w:tcBorders>
            <w:shd w:val="clear" w:color="auto" w:fill="auto"/>
            <w:noWrap/>
            <w:vAlign w:val="bottom"/>
            <w:hideMark/>
          </w:tcPr>
          <w:p w14:paraId="07A652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oho salmon - Puget Sound: Skagit</w:t>
            </w:r>
          </w:p>
        </w:tc>
        <w:tc>
          <w:tcPr>
            <w:tcW w:w="985" w:type="dxa"/>
            <w:tcBorders>
              <w:top w:val="nil"/>
              <w:left w:val="nil"/>
              <w:bottom w:val="nil"/>
              <w:right w:val="nil"/>
            </w:tcBorders>
            <w:shd w:val="clear" w:color="auto" w:fill="auto"/>
            <w:noWrap/>
            <w:vAlign w:val="bottom"/>
            <w:hideMark/>
          </w:tcPr>
          <w:p w14:paraId="12C5EC1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4DFECEE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533A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B0277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BD404E" w14:textId="77777777" w:rsidTr="004F21A6">
        <w:trPr>
          <w:trHeight w:val="320"/>
        </w:trPr>
        <w:tc>
          <w:tcPr>
            <w:tcW w:w="5025" w:type="dxa"/>
            <w:tcBorders>
              <w:top w:val="nil"/>
              <w:left w:val="nil"/>
              <w:bottom w:val="nil"/>
              <w:right w:val="nil"/>
            </w:tcBorders>
            <w:shd w:val="clear" w:color="auto" w:fill="auto"/>
            <w:noWrap/>
            <w:vAlign w:val="bottom"/>
            <w:hideMark/>
          </w:tcPr>
          <w:p w14:paraId="6A72884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lastRenderedPageBreak/>
              <w:t>Chinook salmon - Puget Sound: Snohomish Summer/Fall</w:t>
            </w:r>
          </w:p>
        </w:tc>
        <w:tc>
          <w:tcPr>
            <w:tcW w:w="985" w:type="dxa"/>
            <w:tcBorders>
              <w:top w:val="nil"/>
              <w:left w:val="nil"/>
              <w:bottom w:val="nil"/>
              <w:right w:val="nil"/>
            </w:tcBorders>
            <w:shd w:val="clear" w:color="auto" w:fill="auto"/>
            <w:noWrap/>
            <w:vAlign w:val="bottom"/>
            <w:hideMark/>
          </w:tcPr>
          <w:p w14:paraId="46E433B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3BA1A8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D7D9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AC13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7DC6609" w14:textId="77777777" w:rsidTr="004F21A6">
        <w:trPr>
          <w:trHeight w:val="320"/>
        </w:trPr>
        <w:tc>
          <w:tcPr>
            <w:tcW w:w="5025" w:type="dxa"/>
            <w:tcBorders>
              <w:top w:val="nil"/>
              <w:left w:val="nil"/>
              <w:bottom w:val="nil"/>
              <w:right w:val="nil"/>
            </w:tcBorders>
            <w:shd w:val="clear" w:color="auto" w:fill="auto"/>
            <w:noWrap/>
            <w:vAlign w:val="bottom"/>
            <w:hideMark/>
          </w:tcPr>
          <w:p w14:paraId="6158E3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hinook salmon - Puget Sound: Stillaguamish Summer/Fall</w:t>
            </w:r>
          </w:p>
        </w:tc>
        <w:tc>
          <w:tcPr>
            <w:tcW w:w="985" w:type="dxa"/>
            <w:tcBorders>
              <w:top w:val="nil"/>
              <w:left w:val="nil"/>
              <w:bottom w:val="nil"/>
              <w:right w:val="nil"/>
            </w:tcBorders>
            <w:shd w:val="clear" w:color="auto" w:fill="auto"/>
            <w:noWrap/>
            <w:vAlign w:val="bottom"/>
            <w:hideMark/>
          </w:tcPr>
          <w:p w14:paraId="2A2805DE"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C75D9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02CE5B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57580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7785E91" w14:textId="77777777" w:rsidTr="004F21A6">
        <w:trPr>
          <w:trHeight w:val="320"/>
        </w:trPr>
        <w:tc>
          <w:tcPr>
            <w:tcW w:w="5025" w:type="dxa"/>
            <w:tcBorders>
              <w:top w:val="nil"/>
              <w:left w:val="nil"/>
              <w:bottom w:val="nil"/>
              <w:right w:val="nil"/>
            </w:tcBorders>
            <w:shd w:val="clear" w:color="auto" w:fill="auto"/>
            <w:noWrap/>
            <w:vAlign w:val="bottom"/>
            <w:hideMark/>
          </w:tcPr>
          <w:p w14:paraId="6D434E5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blefish Pacific Coast</w:t>
            </w:r>
          </w:p>
        </w:tc>
        <w:tc>
          <w:tcPr>
            <w:tcW w:w="985" w:type="dxa"/>
            <w:tcBorders>
              <w:top w:val="nil"/>
              <w:left w:val="nil"/>
              <w:bottom w:val="nil"/>
              <w:right w:val="nil"/>
            </w:tcBorders>
            <w:shd w:val="clear" w:color="auto" w:fill="auto"/>
            <w:noWrap/>
            <w:vAlign w:val="bottom"/>
            <w:hideMark/>
          </w:tcPr>
          <w:p w14:paraId="4A2269F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5478E9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35B4E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86A0CC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A7BD607" w14:textId="77777777" w:rsidTr="004F21A6">
        <w:trPr>
          <w:trHeight w:val="320"/>
        </w:trPr>
        <w:tc>
          <w:tcPr>
            <w:tcW w:w="5025" w:type="dxa"/>
            <w:tcBorders>
              <w:top w:val="nil"/>
              <w:left w:val="nil"/>
              <w:bottom w:val="nil"/>
              <w:right w:val="nil"/>
            </w:tcBorders>
            <w:shd w:val="clear" w:color="auto" w:fill="auto"/>
            <w:noWrap/>
            <w:vAlign w:val="bottom"/>
            <w:hideMark/>
          </w:tcPr>
          <w:p w14:paraId="3FD0D6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tarry Flounder off CA., OR., and WA.</w:t>
            </w:r>
          </w:p>
        </w:tc>
        <w:tc>
          <w:tcPr>
            <w:tcW w:w="985" w:type="dxa"/>
            <w:tcBorders>
              <w:top w:val="nil"/>
              <w:left w:val="nil"/>
              <w:bottom w:val="nil"/>
              <w:right w:val="nil"/>
            </w:tcBorders>
            <w:shd w:val="clear" w:color="auto" w:fill="auto"/>
            <w:noWrap/>
            <w:vAlign w:val="bottom"/>
            <w:hideMark/>
          </w:tcPr>
          <w:p w14:paraId="49C8FB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3E51F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69D9CC6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384033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0AC3B8" w14:textId="77777777" w:rsidTr="004F21A6">
        <w:trPr>
          <w:trHeight w:val="320"/>
        </w:trPr>
        <w:tc>
          <w:tcPr>
            <w:tcW w:w="5025" w:type="dxa"/>
            <w:tcBorders>
              <w:top w:val="nil"/>
              <w:left w:val="nil"/>
              <w:bottom w:val="nil"/>
              <w:right w:val="nil"/>
            </w:tcBorders>
            <w:shd w:val="clear" w:color="auto" w:fill="auto"/>
            <w:noWrap/>
            <w:vAlign w:val="bottom"/>
            <w:hideMark/>
          </w:tcPr>
          <w:p w14:paraId="5BCEB9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rockfish - Southern Pacific Coast</w:t>
            </w:r>
          </w:p>
        </w:tc>
        <w:tc>
          <w:tcPr>
            <w:tcW w:w="985" w:type="dxa"/>
            <w:tcBorders>
              <w:top w:val="nil"/>
              <w:left w:val="nil"/>
              <w:bottom w:val="nil"/>
              <w:right w:val="nil"/>
            </w:tcBorders>
            <w:shd w:val="clear" w:color="auto" w:fill="auto"/>
            <w:noWrap/>
            <w:vAlign w:val="bottom"/>
            <w:hideMark/>
          </w:tcPr>
          <w:p w14:paraId="24A4315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4A04F5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B4819E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5815D14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10589B7" w14:textId="77777777" w:rsidTr="004F21A6">
        <w:trPr>
          <w:trHeight w:val="320"/>
        </w:trPr>
        <w:tc>
          <w:tcPr>
            <w:tcW w:w="5025" w:type="dxa"/>
            <w:tcBorders>
              <w:top w:val="nil"/>
              <w:left w:val="nil"/>
              <w:bottom w:val="nil"/>
              <w:right w:val="nil"/>
            </w:tcBorders>
            <w:shd w:val="clear" w:color="auto" w:fill="auto"/>
            <w:noWrap/>
            <w:vAlign w:val="bottom"/>
            <w:hideMark/>
          </w:tcPr>
          <w:p w14:paraId="300360C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shortbelly</w:t>
            </w:r>
            <w:proofErr w:type="spellEnd"/>
            <w:r w:rsidRPr="004F21A6">
              <w:rPr>
                <w:rFonts w:ascii="Calibri" w:eastAsia="Times New Roman" w:hAnsi="Calibri" w:cs="Times New Roman"/>
                <w:color w:val="000000"/>
                <w:sz w:val="24"/>
                <w:szCs w:val="24"/>
              </w:rPr>
              <w:t xml:space="preserve"> rockfish pacific coast</w:t>
            </w:r>
          </w:p>
        </w:tc>
        <w:tc>
          <w:tcPr>
            <w:tcW w:w="985" w:type="dxa"/>
            <w:tcBorders>
              <w:top w:val="nil"/>
              <w:left w:val="nil"/>
              <w:bottom w:val="nil"/>
              <w:right w:val="nil"/>
            </w:tcBorders>
            <w:shd w:val="clear" w:color="auto" w:fill="auto"/>
            <w:noWrap/>
            <w:vAlign w:val="bottom"/>
            <w:hideMark/>
          </w:tcPr>
          <w:p w14:paraId="0CA3B01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7EA661D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5004D4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46064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redation</w:t>
            </w:r>
          </w:p>
        </w:tc>
      </w:tr>
      <w:tr w:rsidR="004F21A6" w:rsidRPr="004F21A6" w14:paraId="718351A2" w14:textId="77777777" w:rsidTr="004F21A6">
        <w:trPr>
          <w:trHeight w:val="320"/>
        </w:trPr>
        <w:tc>
          <w:tcPr>
            <w:tcW w:w="5025" w:type="dxa"/>
            <w:tcBorders>
              <w:top w:val="nil"/>
              <w:left w:val="nil"/>
              <w:bottom w:val="nil"/>
              <w:right w:val="nil"/>
            </w:tcBorders>
            <w:shd w:val="clear" w:color="auto" w:fill="auto"/>
            <w:noWrap/>
            <w:vAlign w:val="bottom"/>
            <w:hideMark/>
          </w:tcPr>
          <w:p w14:paraId="2C8110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acific Sardine</w:t>
            </w:r>
          </w:p>
        </w:tc>
        <w:tc>
          <w:tcPr>
            <w:tcW w:w="985" w:type="dxa"/>
            <w:tcBorders>
              <w:top w:val="nil"/>
              <w:left w:val="nil"/>
              <w:bottom w:val="nil"/>
              <w:right w:val="nil"/>
            </w:tcBorders>
            <w:shd w:val="clear" w:color="auto" w:fill="auto"/>
            <w:noWrap/>
            <w:vAlign w:val="bottom"/>
            <w:hideMark/>
          </w:tcPr>
          <w:p w14:paraId="6E59D1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D747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0BCD31A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WFSC</w:t>
            </w:r>
          </w:p>
        </w:tc>
        <w:tc>
          <w:tcPr>
            <w:tcW w:w="1378" w:type="dxa"/>
            <w:tcBorders>
              <w:top w:val="nil"/>
              <w:left w:val="nil"/>
              <w:bottom w:val="nil"/>
              <w:right w:val="nil"/>
            </w:tcBorders>
            <w:shd w:val="clear" w:color="auto" w:fill="auto"/>
            <w:noWrap/>
            <w:vAlign w:val="bottom"/>
            <w:hideMark/>
          </w:tcPr>
          <w:p w14:paraId="59F6F0D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509CDF" w14:textId="77777777" w:rsidTr="004F21A6">
        <w:trPr>
          <w:trHeight w:val="320"/>
        </w:trPr>
        <w:tc>
          <w:tcPr>
            <w:tcW w:w="5025" w:type="dxa"/>
            <w:tcBorders>
              <w:top w:val="nil"/>
              <w:left w:val="nil"/>
              <w:bottom w:val="nil"/>
              <w:right w:val="nil"/>
            </w:tcBorders>
            <w:shd w:val="clear" w:color="auto" w:fill="auto"/>
            <w:noWrap/>
            <w:vAlign w:val="bottom"/>
            <w:hideMark/>
          </w:tcPr>
          <w:p w14:paraId="55DF9DA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oliath Grouper</w:t>
            </w:r>
          </w:p>
        </w:tc>
        <w:tc>
          <w:tcPr>
            <w:tcW w:w="985" w:type="dxa"/>
            <w:tcBorders>
              <w:top w:val="nil"/>
              <w:left w:val="nil"/>
              <w:bottom w:val="nil"/>
              <w:right w:val="nil"/>
            </w:tcBorders>
            <w:shd w:val="clear" w:color="auto" w:fill="auto"/>
            <w:noWrap/>
            <w:vAlign w:val="bottom"/>
            <w:hideMark/>
          </w:tcPr>
          <w:p w14:paraId="7EAFD56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A9B948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D9F036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585224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DC29590" w14:textId="77777777" w:rsidTr="004F21A6">
        <w:trPr>
          <w:trHeight w:val="320"/>
        </w:trPr>
        <w:tc>
          <w:tcPr>
            <w:tcW w:w="5025" w:type="dxa"/>
            <w:tcBorders>
              <w:top w:val="nil"/>
              <w:left w:val="nil"/>
              <w:bottom w:val="nil"/>
              <w:right w:val="nil"/>
            </w:tcBorders>
            <w:shd w:val="clear" w:color="auto" w:fill="auto"/>
            <w:noWrap/>
            <w:vAlign w:val="bottom"/>
            <w:hideMark/>
          </w:tcPr>
          <w:p w14:paraId="499EEF9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Gulf of Mexico and South Atlantic</w:t>
            </w:r>
          </w:p>
        </w:tc>
        <w:tc>
          <w:tcPr>
            <w:tcW w:w="985" w:type="dxa"/>
            <w:tcBorders>
              <w:top w:val="nil"/>
              <w:left w:val="nil"/>
              <w:bottom w:val="nil"/>
              <w:right w:val="nil"/>
            </w:tcBorders>
            <w:shd w:val="clear" w:color="auto" w:fill="auto"/>
            <w:noWrap/>
            <w:vAlign w:val="bottom"/>
            <w:hideMark/>
          </w:tcPr>
          <w:p w14:paraId="7159CF1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D6991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60EEC6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5905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C8EB983" w14:textId="77777777" w:rsidTr="004F21A6">
        <w:trPr>
          <w:trHeight w:val="320"/>
        </w:trPr>
        <w:tc>
          <w:tcPr>
            <w:tcW w:w="5025" w:type="dxa"/>
            <w:tcBorders>
              <w:top w:val="nil"/>
              <w:left w:val="nil"/>
              <w:bottom w:val="nil"/>
              <w:right w:val="nil"/>
            </w:tcBorders>
            <w:shd w:val="clear" w:color="auto" w:fill="auto"/>
            <w:noWrap/>
            <w:vAlign w:val="bottom"/>
            <w:hideMark/>
          </w:tcPr>
          <w:p w14:paraId="2CF0AA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Yellowtail Snapper Southern Atlantic Coast </w:t>
            </w:r>
          </w:p>
        </w:tc>
        <w:tc>
          <w:tcPr>
            <w:tcW w:w="985" w:type="dxa"/>
            <w:tcBorders>
              <w:top w:val="nil"/>
              <w:left w:val="nil"/>
              <w:bottom w:val="nil"/>
              <w:right w:val="nil"/>
            </w:tcBorders>
            <w:shd w:val="clear" w:color="auto" w:fill="auto"/>
            <w:noWrap/>
            <w:vAlign w:val="bottom"/>
            <w:hideMark/>
          </w:tcPr>
          <w:p w14:paraId="27CF8D8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60754B1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ECF4D9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1DF3F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6614EA4" w14:textId="77777777" w:rsidTr="004F21A6">
        <w:trPr>
          <w:trHeight w:val="320"/>
        </w:trPr>
        <w:tc>
          <w:tcPr>
            <w:tcW w:w="5025" w:type="dxa"/>
            <w:tcBorders>
              <w:top w:val="nil"/>
              <w:left w:val="nil"/>
              <w:bottom w:val="nil"/>
              <w:right w:val="nil"/>
            </w:tcBorders>
            <w:shd w:val="clear" w:color="auto" w:fill="auto"/>
            <w:noWrap/>
            <w:vAlign w:val="bottom"/>
            <w:hideMark/>
          </w:tcPr>
          <w:p w14:paraId="7A6FB18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Grouper Gulf of Mexico and South Atlantic</w:t>
            </w:r>
          </w:p>
        </w:tc>
        <w:tc>
          <w:tcPr>
            <w:tcW w:w="985" w:type="dxa"/>
            <w:tcBorders>
              <w:top w:val="nil"/>
              <w:left w:val="nil"/>
              <w:bottom w:val="nil"/>
              <w:right w:val="nil"/>
            </w:tcBorders>
            <w:shd w:val="clear" w:color="auto" w:fill="auto"/>
            <w:noWrap/>
            <w:vAlign w:val="bottom"/>
            <w:hideMark/>
          </w:tcPr>
          <w:p w14:paraId="29FB5B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F97DA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405730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BF2A2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D6913B4" w14:textId="77777777" w:rsidTr="004F21A6">
        <w:trPr>
          <w:trHeight w:val="320"/>
        </w:trPr>
        <w:tc>
          <w:tcPr>
            <w:tcW w:w="5025" w:type="dxa"/>
            <w:tcBorders>
              <w:top w:val="nil"/>
              <w:left w:val="nil"/>
              <w:bottom w:val="nil"/>
              <w:right w:val="nil"/>
            </w:tcBorders>
            <w:shd w:val="clear" w:color="auto" w:fill="auto"/>
            <w:noWrap/>
            <w:vAlign w:val="bottom"/>
            <w:hideMark/>
          </w:tcPr>
          <w:p w14:paraId="6E12BCD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tail Snapper - Gulf of Mexico</w:t>
            </w:r>
          </w:p>
        </w:tc>
        <w:tc>
          <w:tcPr>
            <w:tcW w:w="985" w:type="dxa"/>
            <w:tcBorders>
              <w:top w:val="nil"/>
              <w:left w:val="nil"/>
              <w:bottom w:val="nil"/>
              <w:right w:val="nil"/>
            </w:tcBorders>
            <w:shd w:val="clear" w:color="auto" w:fill="auto"/>
            <w:noWrap/>
            <w:vAlign w:val="bottom"/>
            <w:hideMark/>
          </w:tcPr>
          <w:p w14:paraId="5FE2BC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87694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831D29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A68B1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E6EF7D8" w14:textId="77777777" w:rsidTr="004F21A6">
        <w:trPr>
          <w:trHeight w:val="320"/>
        </w:trPr>
        <w:tc>
          <w:tcPr>
            <w:tcW w:w="5025" w:type="dxa"/>
            <w:tcBorders>
              <w:top w:val="nil"/>
              <w:left w:val="nil"/>
              <w:bottom w:val="nil"/>
              <w:right w:val="nil"/>
            </w:tcBorders>
            <w:shd w:val="clear" w:color="auto" w:fill="auto"/>
            <w:noWrap/>
            <w:vAlign w:val="bottom"/>
            <w:hideMark/>
          </w:tcPr>
          <w:p w14:paraId="3325AED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piny lobster - Southeast US</w:t>
            </w:r>
          </w:p>
        </w:tc>
        <w:tc>
          <w:tcPr>
            <w:tcW w:w="985" w:type="dxa"/>
            <w:tcBorders>
              <w:top w:val="nil"/>
              <w:left w:val="nil"/>
              <w:bottom w:val="nil"/>
              <w:right w:val="nil"/>
            </w:tcBorders>
            <w:shd w:val="clear" w:color="auto" w:fill="auto"/>
            <w:noWrap/>
            <w:vAlign w:val="bottom"/>
            <w:hideMark/>
          </w:tcPr>
          <w:p w14:paraId="47B14EC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782774D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CB957E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D6F35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5A6FA75" w14:textId="77777777" w:rsidTr="004F21A6">
        <w:trPr>
          <w:trHeight w:val="320"/>
        </w:trPr>
        <w:tc>
          <w:tcPr>
            <w:tcW w:w="5025" w:type="dxa"/>
            <w:tcBorders>
              <w:top w:val="nil"/>
              <w:left w:val="nil"/>
              <w:bottom w:val="nil"/>
              <w:right w:val="nil"/>
            </w:tcBorders>
            <w:shd w:val="clear" w:color="auto" w:fill="auto"/>
            <w:noWrap/>
            <w:vAlign w:val="bottom"/>
            <w:hideMark/>
          </w:tcPr>
          <w:p w14:paraId="022710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utton Snapper - South Atlantic and Gulf of Mexico</w:t>
            </w:r>
          </w:p>
        </w:tc>
        <w:tc>
          <w:tcPr>
            <w:tcW w:w="985" w:type="dxa"/>
            <w:tcBorders>
              <w:top w:val="nil"/>
              <w:left w:val="nil"/>
              <w:bottom w:val="nil"/>
              <w:right w:val="nil"/>
            </w:tcBorders>
            <w:shd w:val="clear" w:color="auto" w:fill="auto"/>
            <w:noWrap/>
            <w:vAlign w:val="bottom"/>
            <w:hideMark/>
          </w:tcPr>
          <w:p w14:paraId="2FB1FD0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5A441A2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1AB641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72C9D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r w:rsidR="004F21A6" w:rsidRPr="004F21A6" w14:paraId="22EE2476" w14:textId="77777777" w:rsidTr="004F21A6">
        <w:trPr>
          <w:trHeight w:val="320"/>
        </w:trPr>
        <w:tc>
          <w:tcPr>
            <w:tcW w:w="5025" w:type="dxa"/>
            <w:tcBorders>
              <w:top w:val="nil"/>
              <w:left w:val="nil"/>
              <w:bottom w:val="nil"/>
              <w:right w:val="nil"/>
            </w:tcBorders>
            <w:shd w:val="clear" w:color="auto" w:fill="auto"/>
            <w:noWrap/>
            <w:vAlign w:val="bottom"/>
            <w:hideMark/>
          </w:tcPr>
          <w:p w14:paraId="21E33F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South Atlantic</w:t>
            </w:r>
          </w:p>
        </w:tc>
        <w:tc>
          <w:tcPr>
            <w:tcW w:w="985" w:type="dxa"/>
            <w:tcBorders>
              <w:top w:val="nil"/>
              <w:left w:val="nil"/>
              <w:bottom w:val="nil"/>
              <w:right w:val="nil"/>
            </w:tcBorders>
            <w:shd w:val="clear" w:color="auto" w:fill="auto"/>
            <w:noWrap/>
            <w:vAlign w:val="bottom"/>
            <w:hideMark/>
          </w:tcPr>
          <w:p w14:paraId="260272C8"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46FA2BA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0668E2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0D5BE3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3222CC" w14:textId="77777777" w:rsidTr="004F21A6">
        <w:trPr>
          <w:trHeight w:val="320"/>
        </w:trPr>
        <w:tc>
          <w:tcPr>
            <w:tcW w:w="5025" w:type="dxa"/>
            <w:tcBorders>
              <w:top w:val="nil"/>
              <w:left w:val="nil"/>
              <w:bottom w:val="nil"/>
              <w:right w:val="nil"/>
            </w:tcBorders>
            <w:shd w:val="clear" w:color="auto" w:fill="auto"/>
            <w:noWrap/>
            <w:vAlign w:val="bottom"/>
            <w:hideMark/>
          </w:tcPr>
          <w:p w14:paraId="24F981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ing Mackerel South Atlantic</w:t>
            </w:r>
          </w:p>
        </w:tc>
        <w:tc>
          <w:tcPr>
            <w:tcW w:w="985" w:type="dxa"/>
            <w:tcBorders>
              <w:top w:val="nil"/>
              <w:left w:val="nil"/>
              <w:bottom w:val="nil"/>
              <w:right w:val="nil"/>
            </w:tcBorders>
            <w:shd w:val="clear" w:color="auto" w:fill="auto"/>
            <w:noWrap/>
            <w:vAlign w:val="bottom"/>
            <w:hideMark/>
          </w:tcPr>
          <w:p w14:paraId="12E4782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1E17A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213D75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E3916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8E5F85" w14:textId="77777777" w:rsidTr="004F21A6">
        <w:trPr>
          <w:trHeight w:val="320"/>
        </w:trPr>
        <w:tc>
          <w:tcPr>
            <w:tcW w:w="5025" w:type="dxa"/>
            <w:tcBorders>
              <w:top w:val="nil"/>
              <w:left w:val="nil"/>
              <w:bottom w:val="nil"/>
              <w:right w:val="nil"/>
            </w:tcBorders>
            <w:shd w:val="clear" w:color="auto" w:fill="auto"/>
            <w:noWrap/>
            <w:vAlign w:val="bottom"/>
            <w:hideMark/>
          </w:tcPr>
          <w:p w14:paraId="616DC0B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 Southeast Florida</w:t>
            </w:r>
          </w:p>
        </w:tc>
        <w:tc>
          <w:tcPr>
            <w:tcW w:w="985" w:type="dxa"/>
            <w:tcBorders>
              <w:top w:val="nil"/>
              <w:left w:val="nil"/>
              <w:bottom w:val="nil"/>
              <w:right w:val="nil"/>
            </w:tcBorders>
            <w:shd w:val="clear" w:color="auto" w:fill="auto"/>
            <w:noWrap/>
            <w:vAlign w:val="bottom"/>
            <w:hideMark/>
          </w:tcPr>
          <w:p w14:paraId="4A8696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8356B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463032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57CCB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E0A8C43" w14:textId="77777777" w:rsidTr="004F21A6">
        <w:trPr>
          <w:trHeight w:val="320"/>
        </w:trPr>
        <w:tc>
          <w:tcPr>
            <w:tcW w:w="5025" w:type="dxa"/>
            <w:tcBorders>
              <w:top w:val="nil"/>
              <w:left w:val="nil"/>
              <w:bottom w:val="nil"/>
              <w:right w:val="nil"/>
            </w:tcBorders>
            <w:shd w:val="clear" w:color="auto" w:fill="auto"/>
            <w:noWrap/>
            <w:vAlign w:val="bottom"/>
            <w:hideMark/>
          </w:tcPr>
          <w:p w14:paraId="33F342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Sea Bass - South Atlantic</w:t>
            </w:r>
          </w:p>
        </w:tc>
        <w:tc>
          <w:tcPr>
            <w:tcW w:w="985" w:type="dxa"/>
            <w:tcBorders>
              <w:top w:val="nil"/>
              <w:left w:val="nil"/>
              <w:bottom w:val="nil"/>
              <w:right w:val="nil"/>
            </w:tcBorders>
            <w:shd w:val="clear" w:color="auto" w:fill="auto"/>
            <w:noWrap/>
            <w:vAlign w:val="bottom"/>
            <w:hideMark/>
          </w:tcPr>
          <w:p w14:paraId="163E1EBA"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82D746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32D75B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ACCCE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C1DC14E" w14:textId="77777777" w:rsidTr="004F21A6">
        <w:trPr>
          <w:trHeight w:val="320"/>
        </w:trPr>
        <w:tc>
          <w:tcPr>
            <w:tcW w:w="5025" w:type="dxa"/>
            <w:tcBorders>
              <w:top w:val="nil"/>
              <w:left w:val="nil"/>
              <w:bottom w:val="nil"/>
              <w:right w:val="nil"/>
            </w:tcBorders>
            <w:shd w:val="clear" w:color="auto" w:fill="auto"/>
            <w:noWrap/>
            <w:vAlign w:val="bottom"/>
            <w:hideMark/>
          </w:tcPr>
          <w:p w14:paraId="25B3CC9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 South Atlantic</w:t>
            </w:r>
          </w:p>
        </w:tc>
        <w:tc>
          <w:tcPr>
            <w:tcW w:w="985" w:type="dxa"/>
            <w:tcBorders>
              <w:top w:val="nil"/>
              <w:left w:val="nil"/>
              <w:bottom w:val="nil"/>
              <w:right w:val="nil"/>
            </w:tcBorders>
            <w:shd w:val="clear" w:color="auto" w:fill="auto"/>
            <w:noWrap/>
            <w:vAlign w:val="bottom"/>
            <w:hideMark/>
          </w:tcPr>
          <w:p w14:paraId="7DBDA0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ED5F0B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08058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76BEAD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43068AD0" w14:textId="77777777" w:rsidTr="004F21A6">
        <w:trPr>
          <w:trHeight w:val="320"/>
        </w:trPr>
        <w:tc>
          <w:tcPr>
            <w:tcW w:w="5025" w:type="dxa"/>
            <w:tcBorders>
              <w:top w:val="nil"/>
              <w:left w:val="nil"/>
              <w:bottom w:val="nil"/>
              <w:right w:val="nil"/>
            </w:tcBorders>
            <w:shd w:val="clear" w:color="auto" w:fill="auto"/>
            <w:noWrap/>
            <w:vAlign w:val="bottom"/>
            <w:hideMark/>
          </w:tcPr>
          <w:p w14:paraId="6C8D73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South Atlantic</w:t>
            </w:r>
          </w:p>
        </w:tc>
        <w:tc>
          <w:tcPr>
            <w:tcW w:w="985" w:type="dxa"/>
            <w:tcBorders>
              <w:top w:val="nil"/>
              <w:left w:val="nil"/>
              <w:bottom w:val="nil"/>
              <w:right w:val="nil"/>
            </w:tcBorders>
            <w:shd w:val="clear" w:color="auto" w:fill="auto"/>
            <w:noWrap/>
            <w:vAlign w:val="bottom"/>
            <w:hideMark/>
          </w:tcPr>
          <w:p w14:paraId="098E148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B5CC0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1B609A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4238D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bl>
    <w:p w14:paraId="0EEFD048" w14:textId="77777777" w:rsidR="004F21A6" w:rsidRDefault="004F21A6" w:rsidP="001D0777">
      <w:pPr>
        <w:spacing w:line="480" w:lineRule="auto"/>
        <w:contextualSpacing/>
      </w:pPr>
    </w:p>
    <w:sectPr w:rsidR="004F21A6" w:rsidSect="001D0777">
      <w:footerReference w:type="even" r:id="rId11"/>
      <w:footerReference w:type="default" r:id="rId12"/>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80201A" w14:textId="77777777" w:rsidR="0073692B" w:rsidRDefault="0073692B" w:rsidP="001D0777">
      <w:pPr>
        <w:spacing w:before="0" w:after="0" w:line="240" w:lineRule="auto"/>
      </w:pPr>
      <w:r>
        <w:separator/>
      </w:r>
    </w:p>
  </w:endnote>
  <w:endnote w:type="continuationSeparator" w:id="0">
    <w:p w14:paraId="53D7F232" w14:textId="77777777" w:rsidR="0073692B" w:rsidRDefault="0073692B" w:rsidP="001D077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50EF3" w14:textId="77777777" w:rsidR="004F21A6" w:rsidRDefault="004F21A6"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D5A11" w14:textId="77777777" w:rsidR="004F21A6" w:rsidRDefault="004F21A6" w:rsidP="001D077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3EB25" w14:textId="77777777" w:rsidR="004F21A6" w:rsidRDefault="004F21A6"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65DA0">
      <w:rPr>
        <w:rStyle w:val="PageNumber"/>
        <w:noProof/>
      </w:rPr>
      <w:t>1</w:t>
    </w:r>
    <w:r>
      <w:rPr>
        <w:rStyle w:val="PageNumber"/>
      </w:rPr>
      <w:fldChar w:fldCharType="end"/>
    </w:r>
  </w:p>
  <w:p w14:paraId="03934F40" w14:textId="77777777" w:rsidR="004F21A6" w:rsidRDefault="004F21A6" w:rsidP="001D077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A38FE7" w14:textId="77777777" w:rsidR="0073692B" w:rsidRDefault="0073692B" w:rsidP="001D0777">
      <w:pPr>
        <w:spacing w:before="0" w:after="0" w:line="240" w:lineRule="auto"/>
      </w:pPr>
      <w:r>
        <w:separator/>
      </w:r>
    </w:p>
  </w:footnote>
  <w:footnote w:type="continuationSeparator" w:id="0">
    <w:p w14:paraId="5CA86846" w14:textId="77777777" w:rsidR="0073692B" w:rsidRDefault="0073692B" w:rsidP="001D0777">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67E4D78"/>
    <w:multiLevelType w:val="hybridMultilevel"/>
    <w:tmpl w:val="874010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5632D9F"/>
    <w:multiLevelType w:val="hybridMultilevel"/>
    <w:tmpl w:val="DB46C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780"/>
    <w:rsid w:val="00001CD0"/>
    <w:rsid w:val="000103F5"/>
    <w:rsid w:val="00010420"/>
    <w:rsid w:val="00016346"/>
    <w:rsid w:val="00030F0B"/>
    <w:rsid w:val="0003341F"/>
    <w:rsid w:val="00045E0A"/>
    <w:rsid w:val="00056E68"/>
    <w:rsid w:val="00075B56"/>
    <w:rsid w:val="00077C74"/>
    <w:rsid w:val="000815BB"/>
    <w:rsid w:val="000A0ED8"/>
    <w:rsid w:val="000B3E34"/>
    <w:rsid w:val="000D0644"/>
    <w:rsid w:val="000D15DA"/>
    <w:rsid w:val="000D46F9"/>
    <w:rsid w:val="000D6B0B"/>
    <w:rsid w:val="00105942"/>
    <w:rsid w:val="00107DC5"/>
    <w:rsid w:val="0011211F"/>
    <w:rsid w:val="0012170B"/>
    <w:rsid w:val="001523D8"/>
    <w:rsid w:val="00182A9B"/>
    <w:rsid w:val="00186120"/>
    <w:rsid w:val="001A6227"/>
    <w:rsid w:val="001A63FF"/>
    <w:rsid w:val="001B246C"/>
    <w:rsid w:val="001B5F1B"/>
    <w:rsid w:val="001D0777"/>
    <w:rsid w:val="001F4B96"/>
    <w:rsid w:val="001F70D7"/>
    <w:rsid w:val="00216E20"/>
    <w:rsid w:val="00225846"/>
    <w:rsid w:val="002354DF"/>
    <w:rsid w:val="002536C0"/>
    <w:rsid w:val="00261D91"/>
    <w:rsid w:val="00265DA0"/>
    <w:rsid w:val="00284856"/>
    <w:rsid w:val="00285480"/>
    <w:rsid w:val="002A66EF"/>
    <w:rsid w:val="002B3005"/>
    <w:rsid w:val="002C5330"/>
    <w:rsid w:val="002C7611"/>
    <w:rsid w:val="002D1780"/>
    <w:rsid w:val="002E1895"/>
    <w:rsid w:val="002E782D"/>
    <w:rsid w:val="00302D38"/>
    <w:rsid w:val="00304981"/>
    <w:rsid w:val="00312801"/>
    <w:rsid w:val="0031798A"/>
    <w:rsid w:val="003208B8"/>
    <w:rsid w:val="0032166E"/>
    <w:rsid w:val="00324278"/>
    <w:rsid w:val="003318DA"/>
    <w:rsid w:val="00340913"/>
    <w:rsid w:val="003418B3"/>
    <w:rsid w:val="003447E8"/>
    <w:rsid w:val="003507F2"/>
    <w:rsid w:val="00355F08"/>
    <w:rsid w:val="00356BD7"/>
    <w:rsid w:val="00363E8E"/>
    <w:rsid w:val="00377683"/>
    <w:rsid w:val="003804AC"/>
    <w:rsid w:val="00381351"/>
    <w:rsid w:val="00382CD2"/>
    <w:rsid w:val="003B703A"/>
    <w:rsid w:val="003C21B6"/>
    <w:rsid w:val="003C6A97"/>
    <w:rsid w:val="003F0F88"/>
    <w:rsid w:val="003F0F98"/>
    <w:rsid w:val="003F4685"/>
    <w:rsid w:val="003F689B"/>
    <w:rsid w:val="00401EA6"/>
    <w:rsid w:val="00407D96"/>
    <w:rsid w:val="004135D8"/>
    <w:rsid w:val="004150BB"/>
    <w:rsid w:val="00423877"/>
    <w:rsid w:val="004256E5"/>
    <w:rsid w:val="00433502"/>
    <w:rsid w:val="00451E3A"/>
    <w:rsid w:val="0046151A"/>
    <w:rsid w:val="00463DAA"/>
    <w:rsid w:val="004724D3"/>
    <w:rsid w:val="0047380F"/>
    <w:rsid w:val="00483534"/>
    <w:rsid w:val="00487014"/>
    <w:rsid w:val="004B3030"/>
    <w:rsid w:val="004E19F8"/>
    <w:rsid w:val="004E6558"/>
    <w:rsid w:val="004F21A6"/>
    <w:rsid w:val="005078D6"/>
    <w:rsid w:val="00511590"/>
    <w:rsid w:val="00511E96"/>
    <w:rsid w:val="005173B2"/>
    <w:rsid w:val="0053165C"/>
    <w:rsid w:val="00542574"/>
    <w:rsid w:val="0055038D"/>
    <w:rsid w:val="00550B8B"/>
    <w:rsid w:val="00562146"/>
    <w:rsid w:val="0056606A"/>
    <w:rsid w:val="00570813"/>
    <w:rsid w:val="00572E8B"/>
    <w:rsid w:val="00575AB7"/>
    <w:rsid w:val="0058349C"/>
    <w:rsid w:val="005863EE"/>
    <w:rsid w:val="0058752F"/>
    <w:rsid w:val="0058782C"/>
    <w:rsid w:val="005A1A4C"/>
    <w:rsid w:val="005A3CCE"/>
    <w:rsid w:val="005A7595"/>
    <w:rsid w:val="005B4EDA"/>
    <w:rsid w:val="005C1CE9"/>
    <w:rsid w:val="005D0FB5"/>
    <w:rsid w:val="005E1E6A"/>
    <w:rsid w:val="005F5B6A"/>
    <w:rsid w:val="0060376D"/>
    <w:rsid w:val="00611849"/>
    <w:rsid w:val="006145F6"/>
    <w:rsid w:val="006217B5"/>
    <w:rsid w:val="006258D3"/>
    <w:rsid w:val="00632ED2"/>
    <w:rsid w:val="0063433C"/>
    <w:rsid w:val="00641983"/>
    <w:rsid w:val="00642DA2"/>
    <w:rsid w:val="00643EDB"/>
    <w:rsid w:val="0065286A"/>
    <w:rsid w:val="00665554"/>
    <w:rsid w:val="00686FBE"/>
    <w:rsid w:val="00691163"/>
    <w:rsid w:val="006A64FE"/>
    <w:rsid w:val="006B68CA"/>
    <w:rsid w:val="006B7935"/>
    <w:rsid w:val="006C1DB4"/>
    <w:rsid w:val="006D2E0E"/>
    <w:rsid w:val="006D3614"/>
    <w:rsid w:val="006D59A9"/>
    <w:rsid w:val="006E64E1"/>
    <w:rsid w:val="006E671C"/>
    <w:rsid w:val="006F3B68"/>
    <w:rsid w:val="006F42C5"/>
    <w:rsid w:val="007136D9"/>
    <w:rsid w:val="007164AB"/>
    <w:rsid w:val="007230D6"/>
    <w:rsid w:val="007231C4"/>
    <w:rsid w:val="00723802"/>
    <w:rsid w:val="0073692B"/>
    <w:rsid w:val="007515B5"/>
    <w:rsid w:val="00784B8F"/>
    <w:rsid w:val="00795F6E"/>
    <w:rsid w:val="007A7C71"/>
    <w:rsid w:val="007B2FD7"/>
    <w:rsid w:val="007B504D"/>
    <w:rsid w:val="007F49A8"/>
    <w:rsid w:val="00832DD0"/>
    <w:rsid w:val="00835F6F"/>
    <w:rsid w:val="008458B2"/>
    <w:rsid w:val="0085350B"/>
    <w:rsid w:val="00861284"/>
    <w:rsid w:val="00867B4F"/>
    <w:rsid w:val="00870F46"/>
    <w:rsid w:val="00874DE6"/>
    <w:rsid w:val="00884D69"/>
    <w:rsid w:val="00887003"/>
    <w:rsid w:val="00887D97"/>
    <w:rsid w:val="0089025F"/>
    <w:rsid w:val="00893A72"/>
    <w:rsid w:val="00896947"/>
    <w:rsid w:val="008973C8"/>
    <w:rsid w:val="00897992"/>
    <w:rsid w:val="008C226F"/>
    <w:rsid w:val="008D2EBA"/>
    <w:rsid w:val="008D3341"/>
    <w:rsid w:val="008E0FDD"/>
    <w:rsid w:val="008E403F"/>
    <w:rsid w:val="00900E09"/>
    <w:rsid w:val="009028A1"/>
    <w:rsid w:val="00936949"/>
    <w:rsid w:val="009550FE"/>
    <w:rsid w:val="00956C59"/>
    <w:rsid w:val="009664AD"/>
    <w:rsid w:val="009711E2"/>
    <w:rsid w:val="009724CA"/>
    <w:rsid w:val="00984EBF"/>
    <w:rsid w:val="009908F3"/>
    <w:rsid w:val="00992F46"/>
    <w:rsid w:val="00996BDB"/>
    <w:rsid w:val="009A153C"/>
    <w:rsid w:val="009B3D10"/>
    <w:rsid w:val="009B7F46"/>
    <w:rsid w:val="009C6802"/>
    <w:rsid w:val="009D07C8"/>
    <w:rsid w:val="009D43F4"/>
    <w:rsid w:val="009D65E1"/>
    <w:rsid w:val="009E27E5"/>
    <w:rsid w:val="009E6E42"/>
    <w:rsid w:val="009F14B7"/>
    <w:rsid w:val="009F32E8"/>
    <w:rsid w:val="00A008B6"/>
    <w:rsid w:val="00A00D8B"/>
    <w:rsid w:val="00A14213"/>
    <w:rsid w:val="00A15B2B"/>
    <w:rsid w:val="00A42946"/>
    <w:rsid w:val="00A50F99"/>
    <w:rsid w:val="00A545B9"/>
    <w:rsid w:val="00A67992"/>
    <w:rsid w:val="00A81A44"/>
    <w:rsid w:val="00A868D9"/>
    <w:rsid w:val="00A872AA"/>
    <w:rsid w:val="00AA26AF"/>
    <w:rsid w:val="00AA7A17"/>
    <w:rsid w:val="00AB3BC1"/>
    <w:rsid w:val="00AC0C3B"/>
    <w:rsid w:val="00AC2969"/>
    <w:rsid w:val="00AC4104"/>
    <w:rsid w:val="00AC472F"/>
    <w:rsid w:val="00AC7DEA"/>
    <w:rsid w:val="00AD29D4"/>
    <w:rsid w:val="00AF632A"/>
    <w:rsid w:val="00B05497"/>
    <w:rsid w:val="00B14696"/>
    <w:rsid w:val="00B4089A"/>
    <w:rsid w:val="00B46B83"/>
    <w:rsid w:val="00B472A9"/>
    <w:rsid w:val="00B638DA"/>
    <w:rsid w:val="00B8201A"/>
    <w:rsid w:val="00B82E39"/>
    <w:rsid w:val="00B92BC9"/>
    <w:rsid w:val="00B94B9B"/>
    <w:rsid w:val="00BA2DEE"/>
    <w:rsid w:val="00BA66EB"/>
    <w:rsid w:val="00BA69BA"/>
    <w:rsid w:val="00BB72AC"/>
    <w:rsid w:val="00BB7629"/>
    <w:rsid w:val="00BC2635"/>
    <w:rsid w:val="00BC321E"/>
    <w:rsid w:val="00BC61D0"/>
    <w:rsid w:val="00BD3BB5"/>
    <w:rsid w:val="00BF0F4F"/>
    <w:rsid w:val="00C01250"/>
    <w:rsid w:val="00C065BA"/>
    <w:rsid w:val="00C15F39"/>
    <w:rsid w:val="00C1796C"/>
    <w:rsid w:val="00C20D8B"/>
    <w:rsid w:val="00C20E98"/>
    <w:rsid w:val="00C34095"/>
    <w:rsid w:val="00C4077D"/>
    <w:rsid w:val="00C42518"/>
    <w:rsid w:val="00C44F26"/>
    <w:rsid w:val="00C63AD9"/>
    <w:rsid w:val="00C7273B"/>
    <w:rsid w:val="00C7581E"/>
    <w:rsid w:val="00C76422"/>
    <w:rsid w:val="00CA2F7C"/>
    <w:rsid w:val="00CB1841"/>
    <w:rsid w:val="00CD47D7"/>
    <w:rsid w:val="00CE21EA"/>
    <w:rsid w:val="00D00A14"/>
    <w:rsid w:val="00D015F2"/>
    <w:rsid w:val="00D278CD"/>
    <w:rsid w:val="00D57059"/>
    <w:rsid w:val="00D57972"/>
    <w:rsid w:val="00D65463"/>
    <w:rsid w:val="00D71FBF"/>
    <w:rsid w:val="00DA0064"/>
    <w:rsid w:val="00DA5BBE"/>
    <w:rsid w:val="00DB608A"/>
    <w:rsid w:val="00DC3B9E"/>
    <w:rsid w:val="00DC40D6"/>
    <w:rsid w:val="00DE2DD9"/>
    <w:rsid w:val="00DE416E"/>
    <w:rsid w:val="00DF0E3E"/>
    <w:rsid w:val="00DF7DBF"/>
    <w:rsid w:val="00E30FBF"/>
    <w:rsid w:val="00E33971"/>
    <w:rsid w:val="00E3757A"/>
    <w:rsid w:val="00E43A0A"/>
    <w:rsid w:val="00E44ED4"/>
    <w:rsid w:val="00E53923"/>
    <w:rsid w:val="00E5433E"/>
    <w:rsid w:val="00E70B6C"/>
    <w:rsid w:val="00E77A5A"/>
    <w:rsid w:val="00E82F58"/>
    <w:rsid w:val="00E83ADD"/>
    <w:rsid w:val="00EA4C1B"/>
    <w:rsid w:val="00ED576B"/>
    <w:rsid w:val="00EE4EFA"/>
    <w:rsid w:val="00F01E8B"/>
    <w:rsid w:val="00F033B4"/>
    <w:rsid w:val="00F150F8"/>
    <w:rsid w:val="00F175CF"/>
    <w:rsid w:val="00F20A48"/>
    <w:rsid w:val="00F329AD"/>
    <w:rsid w:val="00F34994"/>
    <w:rsid w:val="00F45342"/>
    <w:rsid w:val="00F477AE"/>
    <w:rsid w:val="00F5589F"/>
    <w:rsid w:val="00F652E5"/>
    <w:rsid w:val="00F65CF2"/>
    <w:rsid w:val="00F71093"/>
    <w:rsid w:val="00F7170F"/>
    <w:rsid w:val="00F757F3"/>
    <w:rsid w:val="00FD12D5"/>
    <w:rsid w:val="00FF32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9416D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1780"/>
    <w:pPr>
      <w:spacing w:before="200" w:after="200" w:line="276" w:lineRule="auto"/>
    </w:pPr>
    <w:rPr>
      <w:sz w:val="20"/>
      <w:szCs w:val="20"/>
    </w:rPr>
  </w:style>
  <w:style w:type="paragraph" w:styleId="Heading1">
    <w:name w:val="heading 1"/>
    <w:basedOn w:val="Normal"/>
    <w:next w:val="Normal"/>
    <w:link w:val="Heading1Char"/>
    <w:uiPriority w:val="9"/>
    <w:qFormat/>
    <w:rsid w:val="002D1780"/>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2D1780"/>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2D1780"/>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D1780"/>
    <w:rPr>
      <w:caps/>
      <w:color w:val="243F60" w:themeColor="accent1" w:themeShade="7F"/>
      <w:spacing w:val="15"/>
      <w:sz w:val="22"/>
      <w:szCs w:val="22"/>
    </w:rPr>
  </w:style>
  <w:style w:type="character" w:customStyle="1" w:styleId="Heading4Char">
    <w:name w:val="Heading 4 Char"/>
    <w:basedOn w:val="DefaultParagraphFont"/>
    <w:link w:val="Heading4"/>
    <w:uiPriority w:val="9"/>
    <w:rsid w:val="002D1780"/>
    <w:rPr>
      <w:caps/>
      <w:color w:val="365F91" w:themeColor="accent1" w:themeShade="BF"/>
      <w:spacing w:val="10"/>
      <w:sz w:val="22"/>
      <w:szCs w:val="22"/>
    </w:rPr>
  </w:style>
  <w:style w:type="character" w:styleId="CommentReference">
    <w:name w:val="annotation reference"/>
    <w:basedOn w:val="DefaultParagraphFont"/>
    <w:uiPriority w:val="99"/>
    <w:semiHidden/>
    <w:unhideWhenUsed/>
    <w:rsid w:val="002D1780"/>
    <w:rPr>
      <w:sz w:val="16"/>
      <w:szCs w:val="16"/>
    </w:rPr>
  </w:style>
  <w:style w:type="paragraph" w:styleId="CommentText">
    <w:name w:val="annotation text"/>
    <w:basedOn w:val="Normal"/>
    <w:link w:val="CommentTextChar"/>
    <w:uiPriority w:val="99"/>
    <w:unhideWhenUsed/>
    <w:rsid w:val="002D1780"/>
    <w:pPr>
      <w:spacing w:after="0" w:line="240" w:lineRule="auto"/>
    </w:pPr>
    <w:rPr>
      <w:rFonts w:ascii="Times New Roman" w:hAnsi="Times New Roman"/>
    </w:rPr>
  </w:style>
  <w:style w:type="character" w:customStyle="1" w:styleId="CommentTextChar">
    <w:name w:val="Comment Text Char"/>
    <w:basedOn w:val="DefaultParagraphFont"/>
    <w:link w:val="CommentText"/>
    <w:uiPriority w:val="99"/>
    <w:rsid w:val="002D1780"/>
    <w:rPr>
      <w:rFonts w:ascii="Times New Roman" w:hAnsi="Times New Roman"/>
      <w:sz w:val="20"/>
      <w:szCs w:val="20"/>
    </w:rPr>
  </w:style>
  <w:style w:type="paragraph" w:styleId="BalloonText">
    <w:name w:val="Balloon Text"/>
    <w:basedOn w:val="Normal"/>
    <w:link w:val="BalloonTextChar"/>
    <w:uiPriority w:val="99"/>
    <w:semiHidden/>
    <w:unhideWhenUsed/>
    <w:rsid w:val="002D1780"/>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1780"/>
    <w:rPr>
      <w:rFonts w:ascii="Lucida Grande" w:hAnsi="Lucida Grande" w:cs="Lucida Grande"/>
      <w:sz w:val="18"/>
      <w:szCs w:val="18"/>
    </w:rPr>
  </w:style>
  <w:style w:type="character" w:customStyle="1" w:styleId="Heading1Char">
    <w:name w:val="Heading 1 Char"/>
    <w:basedOn w:val="DefaultParagraphFont"/>
    <w:link w:val="Heading1"/>
    <w:uiPriority w:val="9"/>
    <w:rsid w:val="002D1780"/>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D07C8"/>
    <w:pPr>
      <w:ind w:left="720"/>
      <w:contextualSpacing/>
    </w:pPr>
  </w:style>
  <w:style w:type="paragraph" w:styleId="Footer">
    <w:name w:val="footer"/>
    <w:basedOn w:val="Normal"/>
    <w:link w:val="FooterChar"/>
    <w:uiPriority w:val="99"/>
    <w:unhideWhenUsed/>
    <w:rsid w:val="001D0777"/>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D0777"/>
    <w:rPr>
      <w:sz w:val="20"/>
      <w:szCs w:val="20"/>
    </w:rPr>
  </w:style>
  <w:style w:type="character" w:styleId="PageNumber">
    <w:name w:val="page number"/>
    <w:basedOn w:val="DefaultParagraphFont"/>
    <w:uiPriority w:val="99"/>
    <w:semiHidden/>
    <w:unhideWhenUsed/>
    <w:rsid w:val="001D0777"/>
  </w:style>
  <w:style w:type="character" w:styleId="LineNumber">
    <w:name w:val="line number"/>
    <w:basedOn w:val="DefaultParagraphFont"/>
    <w:uiPriority w:val="99"/>
    <w:semiHidden/>
    <w:unhideWhenUsed/>
    <w:rsid w:val="001D0777"/>
  </w:style>
  <w:style w:type="paragraph" w:styleId="Bibliography">
    <w:name w:val="Bibliography"/>
    <w:basedOn w:val="Normal"/>
    <w:next w:val="Normal"/>
    <w:uiPriority w:val="37"/>
    <w:unhideWhenUsed/>
    <w:rsid w:val="0053165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25882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tiff"/><Relationship Id="rId9" Type="http://schemas.openxmlformats.org/officeDocument/2006/relationships/image" Target="media/image3.tiff"/><Relationship Id="rId10"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14417</Words>
  <Characters>82183</Characters>
  <Application>Microsoft Macintosh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 Marshall</dc:creator>
  <cp:lastModifiedBy>Microsoft Office User</cp:lastModifiedBy>
  <cp:revision>2</cp:revision>
  <dcterms:created xsi:type="dcterms:W3CDTF">2017-09-27T22:20:00Z</dcterms:created>
  <dcterms:modified xsi:type="dcterms:W3CDTF">2017-09-27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1"&gt;&lt;session id="jN5ARVn4"/&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